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B46FB49" w14:textId="6978C0C0" w:rsidR="00B448CE" w:rsidRDefault="00B448CE" w:rsidP="00B448CE">
      <w:pPr>
        <w:ind w:firstLine="540"/>
        <w:rPr>
          <w:rFonts w:cs="Times New Roman"/>
        </w:rPr>
      </w:pPr>
      <w:r w:rsidRPr="00722E08">
        <w:rPr>
          <w:rFonts w:cs="Times New Roman"/>
        </w:rPr>
        <w:t xml:space="preserve">The Arctic Ocean represents 34% of the world coastline </w:t>
      </w:r>
      <w:r>
        <w:fldChar w:fldCharType="begin" w:fldLock="1"/>
      </w:r>
      <w:r>
        <w:instrText>ADDIN CSL_CITATION { "citationItems" : [ { "id" : "ITEM-1", "itemData" : { "DOI" : "10.1007/s12237-010-9362-6", "ISBN" : "1223701093", "ISSN" : "15592723", "abstract" : "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u2212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 "author" : [ { "dropping-particle" : "", "family" : "Lantuit", "given" : "Hugues", "non-dropping-particle" : "", "parse-names" : false, "suffix" : "" }, { "dropping-particle" : "", "family" : "Overduin", "given" : "Pier Paul", "non-dropping-particle" : "", "parse-names" : false, "suffix" : "" }, { "dropping-particle" : "", "family" : "Couture", "given" : "Nicole", "non-dropping-particle" : "", "parse-names" : false, "suffix" : "" }, { "dropping-particle" : "", "family" : "Wetterich", "given" : "Sebastian", "non-dropping-particle" : "", "parse-names" : false, "suffix" : "" }, { "dropping-particle" : "", "family" : "Ar\u00e9", "given" : "Felix", "non-dropping-particle" : "", "parse-names" : false, "suffix" : "" }, { "dropping-particle" : "", "family" : "Atkinson", "given" : "David", "non-dropping-particle" : "", "parse-names" : false, "suffix" : "" }, { "dropping-particle" : "", "family" : "Brown", "given" : "Jerry", "non-dropping-particle" : "", "parse-names" : false, "suffix" : "" }, { "dropping-particle" : "", "family" : "Cherkashov", "given" : "Georgy", "non-dropping-particle" : "", "parse-names" : false, "suffix" : "" }, { "dropping-particle" : "", "family" : "Drozdov", "given" : "Dmitry", "non-dropping-particle" : "", "parse-names" : false, "suffix" : "" }, { "dropping-particle" : "", "family" : "Donald Forbes", "given" : "Lawrence", "non-dropping-particle" : "", "parse-names" : false, "suffix" : "" }, { "dropping-particle" : "", "family" : "Graves-Gaylord", "given" : "Allison", "non-dropping-particle" : "", "parse-names" : false, "suffix" : "" }, { "dropping-particle" : "", "family" : "Grigoriev", "given" : "Mikhail", "non-dropping-particle" : "", "parse-names" : false, "suffix" : "" }, { "dropping-particle" : "", "family" : "Hubberten", "given" : "Hans Wolfgang", "non-dropping-particle" : "", "parse-names" : false, "suffix" : "" }, { "dropping-particle" : "", "family" : "Jordan", "given" : "James", "non-dropping-particle" : "", "parse-names" : false, "suffix" : "" }, { "dropping-particle" : "", "family" : "Jorgenson", "given" : "Torre", "non-dropping-particle" : "", "parse-names" : false, "suffix" : "" }, { "dropping-particle" : "", "family" : "\u00d8deg\u00e5rd", "given" : "Rune Strand", "non-dropping-particle" : "", "parse-names" : false, "suffix" : "" }, { "dropping-particle" : "", "family" : "Ogorodov", "given" : "Stanislav", "non-dropping-particle" : "", "parse-names" : false, "suffix" : "" }, { "dropping-particle" : "", "family" : "Pollard", "given" : "Wayne H.", "non-dropping-particle" : "", "parse-names" : false, "suffix" : "" }, { "dropping-particle" : "", "family" : "Rachold", "given" : "Volker", "non-dropping-particle" : "", "parse-names" : false, "suffix" : "" }, { "dropping-particle" : "", "family" : "Sedenko", "given" : "Sergey", "non-dropping-particle" : "", "parse-names" : false, "suffix" : "" }, { "dropping-particle" : "", "family" : "Solomon", "given" : "Steve", "non-dropping-particle" : "", "parse-names" : false, "suffix" : "" }, { "dropping-particle" : "", "family" : "Steenhuisen", "given" : "Frits", "non-dropping-particle" : "", "parse-names" : false, "suffix" : "" }, { "dropping-particle" : "", "family" : "Streletskaya", "given" : "Irina", "non-dropping-particle" : "", "parse-names" : false, "suffix" : "" }, { "dropping-particle" : "", "family" : "Vasiliev", "given" : "Alexander", "non-dropping-particle" : "", "parse-names" : false, "suffix" : "" } ], "container-title" : "Estuaries and Coasts", "id" : "ITEM-1", "issue" : "2", "issued" : { "date-parts" : [ [ "2012" ] ] }, "page" : "383-400", "title" : "The Arctic Coastal Dynamics Database: A New Classification Scheme and Statistics on Arctic Permafrost Coastlines", "type" : "article-journal", "volume" : "35" }, "uris" : [ "http://www.mendeley.com/documents/?uuid=8f03fce5-ee8b-487f-b5d9-f9d2069c2800" ] } ], "mendeley" : { "formattedCitation" : "(Lantuit et al. 2012)", "plainTextFormattedCitation" : "(Lantuit et al. 2012)", "previouslyFormattedCitation" : "(Lantuit et al. 2012)" }, "properties" : {  }, "schema" : "https://github.com/citation-style-language/schema/raw/master/csl-citation.json" }</w:instrText>
      </w:r>
      <w:r>
        <w:fldChar w:fldCharType="separate"/>
      </w:r>
      <w:r w:rsidRPr="001F5D7C">
        <w:rPr>
          <w:noProof/>
        </w:rPr>
        <w:t>(Lantuit et al. 2012)</w:t>
      </w:r>
      <w:r>
        <w:fldChar w:fldCharType="end"/>
      </w:r>
      <w:r>
        <w:rPr>
          <w:rFonts w:cs="Times New Roman"/>
        </w:rPr>
        <w:t xml:space="preserve">, </w:t>
      </w:r>
      <w:r w:rsidRPr="00722E08">
        <w:rPr>
          <w:rFonts w:cs="Times New Roman"/>
        </w:rPr>
        <w:t xml:space="preserve">yet is among the least studied marine ecosystems in the world due to inclement weather and inaccessibility. The shallow, broad coastal shelves in the Arctic comprise a much higher proportion than other oceans </w:t>
      </w:r>
      <w:r>
        <w:rPr>
          <w:rFonts w:cs="Times New Roman"/>
        </w:rPr>
        <w:fldChar w:fldCharType="begin" w:fldLock="1"/>
      </w:r>
      <w:r>
        <w:rPr>
          <w:rFonts w:cs="Times New Roman"/>
        </w:rPr>
        <w:instrText>ADDIN CSL_CITATION { "citationItems" : [ { "id" : "ITEM-1", "itemData" : { "author" : [ { "dropping-particle" : "", "family" : "Eakins", "given" : "B.W.", "non-dropping-particle" : "", "parse-names" : false, "suffix" : "" }, { "dropping-particle" : "", "family" : "Sharman", "given" : "G.F.", "non-dropping-particle" : "", "parse-names" : false, "suffix" : "" } ], "container-title" : "NOAA National Geophysical Data Center, Boulder, CO", "id" : "ITEM-1", "issued" : { "date-parts" : [ [ "2010" ] ] }, "number-of-pages" : "1", "title" : "Volumes of the World's Oceans from ETOPO1", "type" : "report" }, "uris" : [ "http://www.mendeley.com/documents/?uuid=a74e69d0-a457-4279-9acc-acf58d0ea0d7" ] } ], "mendeley" : { "formattedCitation" : "(Eakins and Sharman 2010)", "plainTextFormattedCitation" : "(Eakins and Sharman 2010)", "previouslyFormattedCitation" : "(Eakins and Sharman 2010)" }, "properties" : {  }, "schema" : "https://github.com/citation-style-language/schema/raw/master/csl-citation.json" }</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nearshore</w:t>
      </w:r>
      <w:r w:rsidR="00EE44D0">
        <w:rPr>
          <w:rFonts w:cs="Times New Roman"/>
        </w:rPr>
        <w:t xml:space="preserve"> ecotypes in</w:t>
      </w:r>
      <w:r w:rsidRPr="00722E08">
        <w:rPr>
          <w:rFonts w:cs="Times New Roman"/>
        </w:rPr>
        <w:t xml:space="preserve"> </w:t>
      </w:r>
      <w:r>
        <w:rPr>
          <w:rFonts w:cs="Times New Roman"/>
        </w:rPr>
        <w:t>Arctic regions to be under-studied</w:t>
      </w:r>
      <w:r w:rsidRPr="00722E08">
        <w:rPr>
          <w:rFonts w:cs="Times New Roman"/>
        </w:rPr>
        <w:t xml:space="preserve">. The nearshore regions of the Arctic support a robust fish community comprised of both marine, freshwater, and diadromous species of all life stages that subsist in the seasonally estuarine conditions. There are approximately 211 circumpolar marine fish species in 39 families </w:t>
      </w:r>
      <w:r>
        <w:rPr>
          <w:rFonts w:cs="Times New Roman"/>
        </w:rPr>
        <w:fldChar w:fldCharType="begin" w:fldLock="1"/>
      </w:r>
      <w:r>
        <w:rPr>
          <w:rFonts w:cs="Times New Roman"/>
        </w:rPr>
        <w:instrText>ADDIN CSL_CITATION { "citationItems" : [ { "id" : "ITEM-1", "itemData" : { "DOI" : "10.1007/s12526-010-0070-z", "ISBN" : "9789935431554", "ISSN" : "18671616", "abstract" : "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u20133.5%), while the average genetic distance between congeners was 4.7% (range 3.7\u2013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u2013boreal species rather than predominantly boreal, and Artediellus uncinatus as predominantly arctic rather than predominantly boreal. Species with arctic, predominantly arctic, or arctic\u2013boreal distributions composed 41% of the 242 s\u2026", "author" : [ { "dropping-particle" : "", "family" : "Mecklenburg", "given" : "Catherine W.", "non-dropping-particle" : "", "parse-names" : false, "suffix" : "" }, { "dropping-particle" : "", "family" : "M\u00f8ller", "given" : "Peter Rask", "non-dropping-particle" : "", "parse-names" : false, "suffix" : "" }, { "dropping-particle" : "", "family" : "Steinke", "given" : "Dirk", "non-dropping-particle" : "", "parse-names" : false, "suffix" : "" } ], "container-title" : "Marine Biodiversity", "id" : "ITEM-1", "issue" : "1", "issued" : { "date-parts" : [ [ "2011" ] ] }, "note" : "211 marine only species. \n6 families are diadromous so 39 marine only families. \nSubtract one more for sculpins", "page" : "109-140", "title" : "Biodiversity of arctic marine fishes: Taxonomy and zoogeography", "type" : "article-journal", "volume" : "41" }, "uris" : [ "http://www.mendeley.com/documents/?uuid=e422af4f-4c27-490f-9306-46c546f869a4" ] } ], "mendeley" : { "formattedCitation" : "(Mecklenburg et al. 2011)", "plainTextFormattedCitation" : "(Mecklenburg et al. 2011)", "previouslyFormattedCitation" : "(Mecklenburg et al. 2011)" }, "properties" : {  }, "schema" : "https://github.com/citation-style-language/schema/raw/master/csl-citation.json" }</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Pr>
          <w:rFonts w:cs="Times New Roman"/>
        </w:rPr>
        <w:instrText>ADDIN CSL_CITATION { "citationItems" : [ { "id" : "ITEM-1", "itemData" : { "DOI" : "10.1579/0044-7447(2006)35", "ISBN" : "0044-7447", "ISSN" : "0044-7447", "PMID" : "17256641", "abstract" : "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 "author" : [ { "dropping-particle" : "", "family" : "Reist", "given" : "James D.", "non-dropping-particle" : "", "parse-names" : false, "suffix" : "" }, { "dropping-particle" : "", "family" : "Wrona", "given" : "Frederick J.", "non-dropping-particle" : "", "parse-names" : false, "suffix" : "" }, { "dropping-particle" : "", "family" : "Prowse", "given" : "Terry D.", "non-dropping-particle" : "", "parse-names" : false, "suffix" : "" }, { "dropping-particle" : "", "family" : "Power", "given" : "Michael", "non-dropping-particle" : "", "parse-names" : false, "suffix" : "" }, { "dropping-particle" : "", "family" : "Dempson", "given" : "J. Brian", "non-dropping-particle" : "", "parse-names" : false, "suffix" : "" }, { "dropping-particle" : "", "family" : "Beamish", "given" : "Richard J.", "non-dropping-particle" : "", "parse-names" : false, "suffix" : "" }, { "dropping-particle" : "", "family" : "King", "given" : "Jacquelynne R.", "non-dropping-particle" : "", "parse-names" : false, "suffix" : "" }, { "dropping-particle" : "", "family" : "Carmichael", "given" : "Theresa J.", "non-dropping-particle" : "", "parse-names" : false, "suffix" : "" }, { "dropping-particle" : "", "family" : "Sawatzky", "given" : "Chantelle D.", "non-dropping-particle" : "", "parse-names" : false, "suffix" : "" } ], "container-title" : "Ambio", "id" : "ITEM-1", "issue" : "7", "issued" : { "date-parts" : [ [ "2006" ] ] }, "note" : "99 total species circumpolar (freshwater &amp;amp; diadromous), 58 are in NW North America", "page" : "370-380", "title" : "General effects of climate change on Arctic fishes and fish populations.", "type" : "article-journal", "volume" : "35" }, "uris" : [ "http://www.mendeley.com/documents/?uuid=348c6b59-e063-4139-9d18-763f581938a7" ] } ], "mendeley" : { "formattedCitation" : "(Reist et al. 2006)", "plainTextFormattedCitation" : "(Reist et al. 2006)", "previouslyFormattedCitation" : "(Reist et al. 2006)" }, "properties" : {  }, "schema" : "https://github.com/citation-style-language/schema/raw/master/csl-citation.json" }</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Pr>
          <w:rFonts w:cs="Times New Roman"/>
        </w:rPr>
        <w:instrText>ADDIN CSL_CITATION { "citationItems" : [ { "id" : "ITEM-1", "itemData" : { "DOI" : "10.1073/pnas.1207509109", "ISBN" : "0027-8424", "ISSN" : "0027-8424", "PMID" : "22891319", "abstract" : "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 "author" : [ { "dropping-particle" : "", "family" : "Kortsch", "given" : "S.", "non-dropping-particle" : "", "parse-names" : false, "suffix" : "" }, { "dropping-particle" : "", "family" : "Primicerio", "given" : "R.", "non-dropping-particle" : "", "parse-names" : false, "suffix" : "" }, { "dropping-particle" : "", "family" : "Beuchel", "given" : "F.", "non-dropping-particle" : "", "parse-names" : false, "suffix" : "" }, { "dropping-particle" : "", "family" : "Renaud", "given" : "P. E.", "non-dropping-particle" : "", "parse-names" : false, "suffix" : "" }, { "dropping-particle" : "", "family" : "Rodrigues", "given" : "J.", "non-dropping-particle" : "", "parse-names" : false, "suffix" : "" }, { "dropping-particle" : "", "family" : "Lonne", "given" : "O. J.", "non-dropping-particle" : "", "parse-names" : false, "suffix" : "" }, { "dropping-particle" : "", "family" : "Gulliksen", "given" : "B.", "non-dropping-particle" : "", "parse-names" : false, "suffix" : "" } ], "container-title" : "Proceedings of the National Academy of Sciences", "id" : "ITEM-1", "issue" : "35", "issued" : { "date-parts" : [ [ "2012" ] ] }, "page" : "14052-14057", "title" : "Climate-driven regime shifts in Arctic marine benthos", "type" : "article-journal", "volume" : "109" }, "uris" : [ "http://www.mendeley.com/documents/?uuid=c70804a4-acf9-4777-a109-3fc4a48c4fd6" ] } ], "mendeley" : { "formattedCitation" : "(Kortsch et al. 2012)", "plainTextFormattedCitation" : "(Kortsch et al. 2012)", "previouslyFormattedCitation" : "(Kortsch et al. 2012)" }, "properties" : {  }, "schema" : "https://github.com/citation-style-language/schema/raw/master/csl-citation.json" }</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xml:space="preserve">, with most research focusing on either permafrost and resulting greenhouse gas emissions from thawing or high-trophic organisms </w:t>
      </w:r>
      <w:r>
        <w:rPr>
          <w:rFonts w:cs="Times New Roman"/>
        </w:rPr>
        <w:fldChar w:fldCharType="begin" w:fldLock="1"/>
      </w:r>
      <w:r>
        <w:rPr>
          <w:rFonts w:cs="Times New Roman"/>
        </w:rPr>
        <w:instrText>ADDIN CSL_CITATION { "citationItems" : [ { "id" : "ITEM-1", "itemData" : { "DOI" : "10.1038/nclimate3188", "ISSN" : "17586798", "abstract" : "A holistic and transdisciplinary approach is urgently required to investigate the physical and socio-economic impacts of collapsing coastlines in the Arctic nearshore zone.", "author" : [ { "dropping-particle" : "", "family" : "Fritz", "given" : "Michael", "non-dropping-particle" : "", "parse-names" : false, "suffix" : "" }, { "dropping-particle" : "", "family" : "Vonk", "given" : "Jorien E.", "non-dropping-particle" : "", "parse-names" : false, "suffix" : "" }, { "dropping-particle" : "", "family" : "Lantuit", "given" : "Hugues", "non-dropping-particle" : "", "parse-names" : false, "suffix" : "" } ], "container-title" : "Nature Climate Change", "id" : "ITEM-1", "issue" : "1", "issued" : { "date-parts" : [ [ "2017" ] ] }, "page" : "6-7", "publisher" : "Nature Publishing Group", "title" : "Collapsing Arctic coastlines", "type" : "article-journal", "volume" : "7" }, "uris" : [ "http://www.mendeley.com/documents/?uuid=efdf003a-34e0-40a9-a959-e7b842fc98e3" ] } ], "mendeley" : { "formattedCitation" : "(Fritz et al. 2017)", "plainTextFormattedCitation" : "(Fritz et al. 2017)", "previouslyFormattedCitation" : "(Fritz et al. 2017)" }, "properties" : {  }, "schema" : "https://github.com/citation-style-language/schema/raw/master/csl-citation.json" }</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14:paraId="1D230978" w14:textId="77777777" w:rsidR="00B448CE" w:rsidRDefault="00B448CE" w:rsidP="00B448CE">
      <w:pPr>
        <w:ind w:firstLine="540"/>
        <w:rPr>
          <w:rFonts w:cs="Times New Roman"/>
        </w:rPr>
      </w:pPr>
      <w:r>
        <w:rPr>
          <w:rFonts w:cs="Times New Roman"/>
        </w:rPr>
        <w:t xml:space="preserve">Fish populations are greatly affected by fluctuations in surrounding environmental conditions. As poikilotherms, fish have internal temperatures that are regulated by their environment, which causes surrounding water temperatures to greatly affect their rate dynamic parameters </w:t>
      </w:r>
      <w:r>
        <w:rPr>
          <w:rFonts w:cs="Times New Roman"/>
        </w:rPr>
        <w:fldChar w:fldCharType="begin" w:fldLock="1"/>
      </w:r>
      <w:r>
        <w:rPr>
          <w:rFonts w:cs="Times New Roman"/>
        </w:rPr>
        <w:instrText>ADDIN CSL_CITATION { "citationItems" : [ { "id" : "ITEM-1", "itemData" : { "DOI" : "10.1093/icesjms/39.2.175", "ISBN" : "0020-6466", "ISSN" : "1054-3139", "PMID" : "2380", "abstract" : "A compilation of values for the exponential coefficient of natural mortality (M) is given for 175 different stocks of fish distributed in 84 species, both freshwater and marine, and ranging from polar to tropical waters. Values of L\u221e(LT, cm), W\u221e(g, fresh weight), K (1/year) and T (\u00b0C, mean annual water temperature) were attributed to each value of M, and the 175 sets of values plotted such that:\n1) log M = \u22120\u00b72107 \u2212 0\u00b70824 log W \u221e + 0\u00b76757 log K + 0\u00b74627 log T and 2) log M = \u22120\u00b70066 \u2212 0\u00b7279 log L \u221e + 0\u00b76543 log K + 0\u00b74634 log T\nThe multiple correlation coefficients are for 1) 0\u00b7845, and for 2) 0\u00b7847, while the critical value (171 d.f.) is 0\u00b7275 (for P = 0\u00b701). All slopes are significantly \u2260 0 (for P = 0\u00b7001). The standard deviation of estimates of log M are for 1) 0\u00b7247, and for 2) 0\u00b7245.\nThe equations provide highly reliable estimates of M for any given fish stock, given the values of W \u221e or L \u221e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 "author" : [ { "dropping-particle" : "", "family" : "Pauly", "given" : "D.", "non-dropping-particle" : "", "parse-names" : false, "suffix" : "" } ], "container-title" : "ICES Journal of Marine Science", "id" : "ITEM-1", "issue" : "2", "issued" : { "date-parts" : [ [ "1980" ] ] }, "page" : "175-192", "title" : "On the interrelationships between natural mortality, growth parameters, and mean environmental temperature in 175 fish stocks", "type" : "article-journal", "volume" : "39" }, "uris" : [ "http://www.mendeley.com/documents/?uuid=c4324155-8650-4a69-8575-46e49620c940" ] } ], "mendeley" : { "formattedCitation" : "(Pauly 1980)", "plainTextFormattedCitation" : "(Pauly 1980)", "previouslyFormattedCitation" : "(Pauly 1980)" }, "properties" : {  }, "schema" : "https://github.com/citation-style-language/schema/raw/master/csl-citation.json" }</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Pr>
          <w:rFonts w:cs="Times New Roman"/>
        </w:rPr>
        <w:instrText>ADDIN CSL_CITATION { "citationItems" : [ { "id" : "ITEM-1", "itemData" : { "DOI" : "10.1016/S0065-2881(08)60202-3", "ISBN" : "012026126X", "ISSN" : "00652881", "PMID" : "3663516", "abstract" : "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u00b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u00a9 1990, Elsevier Ltd. All rights reserved.", "author" : [ { "dropping-particle" : "", "family" : "Cushing", "given" : "D. H.", "non-dropping-particle" : "", "parse-names" : false, "suffix" : "" } ], "container-title" : "Advances in Marine Biology", "id" : "ITEM-1", "issued" : { "date-parts" : [ [ "1990" ] ] }, "number-of-pages" : "249-293", "title" : "Plankton production and year-class strength in fish populations: An update of the match/mismatch hypothesis", "type" : "book", "volume" : "26" }, "uris" : [ "http://www.mendeley.com/documents/?uuid=d8ed0874-d837-4435-b76a-56438860d20e" ] } ], "mendeley" : { "formattedCitation" : "(Cushing 1990)", "manualFormatting" : "(Cushing 1990", "plainTextFormattedCitation" : "(Cushing 1990)", "previouslyFormattedCitation" : "(Cushing 1990)" }, "properties" : {  }, "schema" : "https://github.com/citation-style-language/schema/raw/master/csl-citation.json" }</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 "citationItems" : [ { "id" : "ITEM-1", "itemData" : { "DOI" : "10.1098/rstb.2007.0011", "ISBN" : "0962-8436 (Print)\\r0962-8436 (Linking)", "ISSN" : "0962-8436", "PMID" : "18048301", "abstract" : "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 "author" : [ { "dropping-particle" : "", "family" : "Monaghan", "given" : "P.", "non-dropping-particle" : "", "parse-names" : false, "suffix" : "" } ], "container-title" : "Philosophical Transactions of the Royal Society B: Biological Sciences", "id" : "ITEM-1", "issue" : "1497", "issued" : { "date-parts" : [ [ "2008" ] ] }, "page" : "1635-1645", "title" : "Early growth conditions, phenotypic development and environmental change", "type" : "article-journal", "volume" : "363" }, "uris" : [ "http://www.mendeley.com/documents/?uuid=eb901bf0-7f12-46aa-8b1c-cd205077ebfa" ] } ], "mendeley" : { "formattedCitation" : "(Monaghan 2008)", "manualFormatting" : "Monaghan 2008)", "plainTextFormattedCitation" : "(Monaghan 2008)", "previouslyFormattedCitation" : "(Monaghan 2008)" }, "properties" : {  }, "schema" : "https://github.com/citation-style-language/schema/raw/master/csl-citation.json" }</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s, especially for diadromous fishes </w:t>
      </w:r>
      <w:r>
        <w:rPr>
          <w:rFonts w:cs="Times New Roman"/>
        </w:rPr>
        <w:fldChar w:fldCharType="begin" w:fldLock="1"/>
      </w:r>
      <w:r>
        <w:rPr>
          <w:rFonts w:cs="Times New Roman"/>
        </w:rPr>
        <w:instrText>ADDIN CSL_CITATION { "citationItems" : [ { "id" : "ITEM-1", "itemData" : { "author" : [ { "dropping-particle" : "", "family" : "Werner", "given" : "Earl E", "non-dropping-particle" : "", "parse-names" : false, "suffix" : "" }, { "dropping-particle" : "", "family" : "Gilliam", "given" : "James F", "non-dropping-particle" : "", "parse-names" : false, "suffix" : "" } ], "container-title" : "Annual Review of Ecology and Systematics", "id" : "ITEM-1", "issued" : { "date-parts" : [ [ "1984" ] ] }, "page" : "393-425", "title" : "The Ontogenetic Niche and Species Interactions in Size-Structured Populations", "type" : "article-journal", "volume" : "15" }, "uris" : [ "http://www.mendeley.com/documents/?uuid=c43efe04-8502-4fca-b7bf-1e9154912d76" ] } ], "mendeley" : { "formattedCitation" : "(Werner and Gilliam 1984)", "plainTextFormattedCitation" : "(Werner and Gilliam 1984)", "previouslyFormattedCitation" : "(Werner and Gilliam 1984)" }, "properties" : {  }, "schema" : "https://github.com/citation-style-language/schema/raw/master/csl-citation.json" }</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this thermal range can be lethal, but it is often difficult to determine sub-optimal or sub-lethal </w:t>
      </w:r>
      <w:r>
        <w:rPr>
          <w:rFonts w:cs="Times New Roman"/>
        </w:rPr>
        <w:lastRenderedPageBreak/>
        <w:t xml:space="preserve">effects </w:t>
      </w:r>
      <w:r>
        <w:rPr>
          <w:rFonts w:cs="Times New Roman"/>
        </w:rPr>
        <w:fldChar w:fldCharType="begin" w:fldLock="1"/>
      </w:r>
      <w:r>
        <w:rPr>
          <w:rFonts w:cs="Times New Roman"/>
        </w:rPr>
        <w:instrText>ADDIN CSL_CITATION { "citationItems" : [ { "id" : "ITEM-1", "itemData" : { "DOI" : "10.1007/BF00000356", "ISBN" : "0378-1909", "ISSN" : "03781909", "abstract" : "Most fish species (and sometimes different life stages within a species) exhibit behavioral temperature\\r\\nselection. In nature, thermal gradients provide habitat structure to which fish orient. Apparently, fish have\\r\\nevolved to fit into \u2018thermal niches\u2019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u2019s interference, but a fish\u2019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 "author" : [ { "dropping-particle" : "", "family" : "Coutant", "given" : "Charles C.", "non-dropping-particle" : "", "parse-names" : false, "suffix" : "" } ], "container-title" : "Environmental Biology of Fishes", "id" : "ITEM-1", "issue" : "3", "issued" : { "date-parts" : [ [ "1987" ] ] }, "page" : "161-172", "title" : "Thermal preference: when does an asset become a liability?", "type" : "article-journal", "volume" : "18" }, "uris" : [ "http://www.mendeley.com/documents/?uuid=0d780da3-cc59-4afc-aa3d-1199a14a9988" ] } ], "mendeley" : { "formattedCitation" : "(Coutant 1987)", "plainTextFormattedCitation" : "(Coutant 1987)", "previouslyFormattedCitation" : "(Coutant 1987)" }, "properties" : {  }, "schema" : "https://github.com/citation-style-language/schema/raw/master/csl-citation.json" }</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fluctuations of salinity are another important environmental variable, as osmoregulation can incur a significant energetic cost </w:t>
      </w:r>
      <w:r>
        <w:rPr>
          <w:rFonts w:cs="Times New Roman"/>
        </w:rPr>
        <w:fldChar w:fldCharType="begin" w:fldLock="1"/>
      </w:r>
      <w:r>
        <w:rPr>
          <w:rFonts w:cs="Times New Roman"/>
        </w:rPr>
        <w:instrText>ADDIN CSL_CITATION { "citationItems" : [ { "id" : "ITEM-1", "itemData" : { "DOI" : "10.1016/S1532-0456(01)00268-X", "ISBN" : "1532-0456", "ISSN" : "15320456", "PMID" : "11738629", "abstract" : "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u00a9 2001 Elsevier Science Inc. All rights reserved.", "author" : [ { "dropping-particle" : "", "family" : "B\u0153uf", "given" : "Gilles", "non-dropping-particle" : "", "parse-names" : false, "suffix" : "" }, { "dropping-particle" : "", "family" : "Payan", "given" : "Patrick", "non-dropping-particle" : "", "parse-names" : false, "suffix" : "" } ], "container-title" : "Comparative Biochemistry and Physiology - Part C Toxicology and Pharmacology", "id" : "ITEM-1", "issue" : "4", "issued" : { "date-parts" : [ [ "2001" ] ] }, "page" : "411-423", "title" : "How should salinity influence fish growth?", "type" : "article-journal", "volume" : "130" }, "uris" : [ "http://www.mendeley.com/documents/?uuid=4e6902bb-649f-4b82-ac14-1fbd76e75a55" ] } ], "mendeley" : { "formattedCitation" : "(B\u0153uf and Payan 2001)", "plainTextFormattedCitation" : "(B\u0153uf and Payan 2001)", "previouslyFormattedCitation" : "(B\u0153uf and Payan 2001)" }, "properties" : {  }, "schema" : "https://github.com/citation-style-language/schema/raw/master/csl-citation.json" }</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 "citationItems" : [ { "id" : "ITEM-1", "itemData" : { "DOI" : "10.1016/0044-8486(93)90307-K", "ISBN" : "0044-8486", "ISSN" : "00448486", "PMID" : "24202870", "abstract" : "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u00b0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u00a9 1993.", "author" : [ { "dropping-particle" : "", "family" : "Arnesen", "given" : "Arne M.", "non-dropping-particle" : "", "parse-names" : false, "suffix" : "" }, { "dropping-particle" : "", "family" : "J\u00f8rgensen", "given" : "Even H.", "non-dropping-particle" : "", "parse-names" : false, "suffix" : "" }, { "dropping-particle" : "", "family" : "Jobling", "given" : "Malcolm", "non-dropping-particle" : "", "parse-names" : false, "suffix" : "" } ], "container-title" : "Aquaculture", "id" : "ITEM-1", "issued" : { "date-parts" : [ [ "1993" ] ] }, "page" : "327-338", "title" : "Feed intake, growth and osmoregulation in Arctic charr, Salvelinus alpinus (L.), following abrupt transfer from freshwater to more saline water", "type" : "article-journal", "volume" : "114" }, "uris" : [ "http://www.mendeley.com/documents/?uuid=767edfed-93c9-42f7-a03c-e1e4a45b9fa4" ] }, { "id" : "ITEM-2", "itemData" : { "DOI" : "10.1139/f96-148", "ISBN" : "0706-652X", "ISSN" : "0706-652X", "PMID" : "4034216", "abstract" : "This study examines whether increased growth rate in Atlantic cod (Gadus morhua) at low salinity (14\u2030)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u2030)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u2030)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 "author" : [ { "dropping-particle" : "", "family" : "Dutil", "given" : "J.-D.", "non-dropping-particle" : "", "parse-names" : false, "suffix" : "" }, { "dropping-particle" : "", "family" : "Lambert", "given" : "Y.", "non-dropping-particle" : "", "parse-names" : false, "suffix" : "" }, { "dropping-particle" : "", "family" : "Boucher", "given" : "E.", "non-dropping-particle" : "", "parse-names" : false, "suffix" : "" } ], "container-title" : "Canadian Journal of Fisheries and Aquatic Sciences", "id" : "ITEM-2", "issued" : { "date-parts" : [ [ "1997" ] ] }, "page" : "99-103", "title" : "Does higher growth rate in Atlantic cod (Gadus morhua) at low salinity result from lower standard metabolic rate or increased protein digestibility?", "type" : "article-journal", "volume" : "54" }, "uris" : [ "http://www.mendeley.com/documents/?uuid=453b8c4a-43cd-40aa-89c9-2be708ba8b03" ] } ], "mendeley" : { "formattedCitation" : "(Arnesen et al. 1993; Dutil et al. 1997)", "plainTextFormattedCitation" : "(Arnesen et al. 1993; Dutil et al. 1997)", "previouslyFormattedCitation" : "(Arnesen et al. 1993; Dutil et al. 1997)" }, "properties" : {  }, "schema" : "https://github.com/citation-style-language/schema/raw/master/csl-citation.json" }</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upon the local ecosystem. Many ice-associated taxa (e.g., calanoid copepods and amphipods) exist at the sea ice edges </w:t>
      </w:r>
      <w:r>
        <w:rPr>
          <w:rFonts w:cs="Times New Roman"/>
        </w:rPr>
        <w:fldChar w:fldCharType="begin" w:fldLock="1"/>
      </w:r>
      <w:r>
        <w:rPr>
          <w:rFonts w:cs="Times New Roman"/>
        </w:rPr>
        <w:instrText>ADDIN CSL_CITATION { "citationItems" : [ { "id" : "ITEM-1", "itemData" : { "DOI" : "10.1016/0266-9838(93)90013-8", "ISBN" : "0004-0843", "ISSN" : "02669838", "PMID" : "39", "abstract" : "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 "author" : [ { "dropping-particle" : "", "family" : "Bradstreet", "given" : "Michael S W", "non-dropping-particle" : "", "parse-names" : false, "suffix" : "" }, { "dropping-particle" : "", "family" : "Cross", "given" : "William E", "non-dropping-particle" : "", "parse-names" : false, "suffix" : "" } ], "container-title" : "Arctic", "id" : "ITEM-1", "issue" : "1", "issued" : { "date-parts" : [ [ "1982" ] ] }, "page" : "1-12", "title" : "Trophic Relationships at High Arctic Ice Edges", "type" : "article-journal", "volume" : "35" }, "uris" : [ "http://www.mendeley.com/documents/?uuid=235c5829-595d-47de-8035-3d1d4ddf2989" ] } ], "mendeley" : { "formattedCitation" : "(Bradstreet and Cross 1982)", "plainTextFormattedCitation" : "(Bradstreet and Cross 1982)", "previouslyFormattedCitation" : "(Bradstreet and Cross 1982)" }, "properties" : {  }, "schema" : "https://github.com/citation-style-language/schema/raw/master/csl-citation.json" }</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that prey upon such speci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proofErr w:type="spellStart"/>
      <w:r>
        <w:rPr>
          <w:rFonts w:cs="Times New Roman"/>
        </w:rPr>
        <w:fldChar w:fldCharType="begin" w:fldLock="1"/>
      </w:r>
      <w:r>
        <w:rPr>
          <w:rFonts w:cs="Times New Roman"/>
        </w:rPr>
        <w:instrText>ADDIN CSL_CITATION { "citationItems" : [ { "id" : "ITEM-1", "itemData" : { "DOI" : "10.1007/s00300-004-0630-4", "ISBN" : "0722-4060", "ISSN" : "07224060", "abstract" : "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u22122, with an increase towards the western part of the basin. The standard deviation within the 31--51 images analyzed per station was small (&lt;1 individual m\u2212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 "author" : [ { "dropping-particle" : "", "family" : "Gradinger", "given" : "Rolf R.", "non-dropping-particle" : "", "parse-names" : false, "suffix" : "" }, { "dropping-particle" : "", "family" : "Bluhm", "given" : "Bodil A.", "non-dropping-particle" : "", "parse-names" : false, "suffix" : "" } ], "container-title" : "Polar Biology", "id" : "ITEM-1", "issue" : "10", "issued" : { "date-parts" : [ [ "2004" ] ] }, "page" : "595-603", "title" : "In-situ observations on the distribution and behavior of amphipods and Arctic cod (Boreogadus saida) under the sea ice of the High Arctic Canada Basin", "type" : "article-journal", "volume" : "27" }, "uris" : [ "http://www.mendeley.com/documents/?uuid=7bcde4a7-da43-4481-835f-a6b2c441ac48" ] } ], "mendeley" : { "formattedCitation" : "(Gradinger and Bluhm 2004)", "manualFormatting" : "Gradinger and Bluhm 2004)", "plainTextFormattedCitation" : "(Gradinger and Bluhm 2004)", "previouslyFormattedCitation" : "(Gradinger and Bluhm 2004)" }, "properties" : {  }, "schema" : "https://github.com/citation-style-language/schema/raw/master/csl-citation.json" }</w:instrText>
      </w:r>
      <w:r>
        <w:rPr>
          <w:rFonts w:cs="Times New Roman"/>
        </w:rPr>
        <w:fldChar w:fldCharType="separate"/>
      </w:r>
      <w:r w:rsidRPr="00C23354">
        <w:rPr>
          <w:rFonts w:cs="Times New Roman"/>
          <w:noProof/>
        </w:rPr>
        <w:t>Gradinger</w:t>
      </w:r>
      <w:proofErr w:type="spellEnd"/>
      <w:r w:rsidRPr="00C23354">
        <w:rPr>
          <w:rFonts w:cs="Times New Roman"/>
          <w:noProof/>
        </w:rPr>
        <w:t xml:space="preserve"> and Bluhm 2004)</w:t>
      </w:r>
      <w:r>
        <w:rPr>
          <w:rFonts w:cs="Times New Roman"/>
        </w:rPr>
        <w:fldChar w:fldCharType="end"/>
      </w:r>
      <w:r>
        <w:rPr>
          <w:rFonts w:cs="Times New Roman"/>
        </w:rPr>
        <w:t xml:space="preserve">. Thus, the intensity, duration, and variability of environmental factors plays a large role in determining species presence and abundance in a region, especially in the Arctic. </w:t>
      </w:r>
    </w:p>
    <w:p w14:paraId="642F1470" w14:textId="756F0757" w:rsidR="00B448CE" w:rsidRDefault="00B448CE" w:rsidP="00B448CE">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sidR="003C405E">
        <w:rPr>
          <w:rFonts w:cs="Times New Roman"/>
        </w:rPr>
        <w:t xml:space="preserve">: </w:t>
      </w:r>
      <w:r w:rsidR="003C405E" w:rsidRPr="003622D7">
        <w:rPr>
          <w:rFonts w:cs="Times New Roman"/>
        </w:rPr>
        <w:t>mean annual temperatures are predicted to outpace global averages rising 3–10</w:t>
      </w:r>
      <w:r w:rsidR="003C405E">
        <w:rPr>
          <w:rFonts w:cs="Times New Roman"/>
        </w:rPr>
        <w:t>°</w:t>
      </w:r>
      <w:r w:rsidR="003C405E" w:rsidRPr="003622D7">
        <w:rPr>
          <w:rFonts w:cs="Times New Roman"/>
        </w:rPr>
        <w:t xml:space="preserve">C </w:t>
      </w:r>
      <w:r w:rsidR="00917C48">
        <w:rPr>
          <w:rFonts w:cs="Times New Roman"/>
        </w:rPr>
        <w:t>over</w:t>
      </w:r>
      <w:r w:rsidR="003C405E" w:rsidRPr="003622D7">
        <w:rPr>
          <w:rFonts w:cs="Times New Roman"/>
        </w:rPr>
        <w:t xml:space="preserve"> the next 80 years</w:t>
      </w:r>
      <w:r w:rsidRPr="003622D7">
        <w:rPr>
          <w:rFonts w:cs="Times New Roman"/>
        </w:rPr>
        <w:t xml:space="preserve"> </w:t>
      </w:r>
      <w:r>
        <w:rPr>
          <w:rFonts w:cs="Times New Roman"/>
        </w:rPr>
        <w:fldChar w:fldCharType="begin" w:fldLock="1"/>
      </w:r>
      <w:r>
        <w:rPr>
          <w:rFonts w:cs="Times New Roman"/>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IPCC", "editor" : [ { "dropping-particle" : "", "family" : "Team", "given" : "Core Writing",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age" : "151", "publisher-place" : "Geneva, Switzerland", "title" : "Climate Change 2014 Synthesis Report. Contribution of Working Groups I, II and III to the Fifth Assessment Report of the Intergovernmental Panel on Climate Change", "type" : "chapter" }, "uris" : [ "http://www.mendeley.com/documents/?uuid=027d0c19-2a96-4cca-9b61-84a834957023" ] } ], "mendeley" : { "formattedCitation" : "(IPCC 2014)", "plainTextFormattedCitation" : "(IPCC 2014)", "previouslyFormattedCitation" : "(IPCC 2014)" }, "properties" : {  }, "schema" : "https://github.com/citation-style-language/schema/raw/master/csl-citation.json" }</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also much broader than just temperature</w:t>
      </w:r>
      <w:r>
        <w:rPr>
          <w:rFonts w:cs="Times New Roman"/>
        </w:rPr>
        <w:t>; for example,</w:t>
      </w:r>
      <w:r w:rsidRPr="003622D7">
        <w:rPr>
          <w:rFonts w:cs="Times New Roman"/>
        </w:rPr>
        <w:t xml:space="preserve"> observed mean annual sea-ice spatial extent has been decreasing 3.5–4.1% per decade</w:t>
      </w:r>
      <w:r w:rsidR="00917C48">
        <w:rPr>
          <w:rFonts w:cs="Times New Roman"/>
        </w:rPr>
        <w:t xml:space="preserve"> and </w:t>
      </w:r>
      <w:r w:rsidRPr="003622D7">
        <w:rPr>
          <w:rFonts w:cs="Times New Roman"/>
        </w:rPr>
        <w:t xml:space="preserve">precipitation is expected to increase 30–50% </w:t>
      </w:r>
      <w:r>
        <w:rPr>
          <w:rFonts w:cs="Times New Roman"/>
        </w:rPr>
        <w:fldChar w:fldCharType="begin" w:fldLock="1"/>
      </w:r>
      <w:r>
        <w:rPr>
          <w:rFonts w:cs="Times New Roman"/>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IPCC", "editor" : [ { "dropping-particle" : "", "family" : "Team", "given" : "Core Writing",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age" : "151", "publisher-place" : "Geneva, Switzerland", "title" : "Climate Change 2014 Synthesis Report. Contribution of Working Groups I, II and III to the Fifth Assessment Report of the Intergovernmental Panel on Climate Change", "type" : "chapter" }, "uris" : [ "http://www.mendeley.com/documents/?uuid=027d0c19-2a96-4cca-9b61-84a834957023" ] } ], "mendeley" : { "formattedCitation" : "(IPCC 2014)", "plainTextFormattedCitation" : "(IPCC 2014)", "previouslyFormattedCitation" : "(IPCC 2014)" }, "properties" : {  }, "schema" : "https://github.com/citation-style-language/schema/raw/master/csl-citation.json" }</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A reduced duration of shore-fast sea 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2</w:t>
      </w:r>
      <w:r>
        <w:rPr>
          <w:rFonts w:cs="Times New Roman"/>
        </w:rPr>
        <w:t xml:space="preserve"> </w:t>
      </w:r>
      <w:r w:rsidRPr="003622D7">
        <w:rPr>
          <w:rFonts w:cs="Times New Roman"/>
        </w:rPr>
        <w:t xml:space="preserve">m/year </w:t>
      </w:r>
      <w:r>
        <w:rPr>
          <w:rFonts w:cs="Times New Roman"/>
        </w:rPr>
        <w:t xml:space="preserve">in many locations and up to 25 m/year, </w:t>
      </w:r>
      <w:r w:rsidRPr="003622D7">
        <w:rPr>
          <w:rFonts w:cs="Times New Roman"/>
        </w:rPr>
        <w:t>while barrier islands may erode completely</w:t>
      </w:r>
      <w:r>
        <w:rPr>
          <w:rFonts w:cs="Times New Roman"/>
        </w:rPr>
        <w:t xml:space="preserve"> </w:t>
      </w:r>
      <w:r>
        <w:rPr>
          <w:rFonts w:cs="Times New Roman"/>
        </w:rPr>
        <w:fldChar w:fldCharType="begin" w:fldLock="1"/>
      </w:r>
      <w:r>
        <w:rPr>
          <w:rFonts w:cs="Times New Roman"/>
        </w:rPr>
        <w:instrText>ADDIN CSL_CITATION { "citationItems" : [ { "id" : "ITEM-1", "itemData" : { "DOI" : "10.1029/2008GL036205", "ISBN" : "0094-8276", "ISSN" : "00948276", "abstract" : "Analysis of a 60 km segment of the Alaskan Beaufort Sea coast using a time-series of aerial photography revealed that mean annual erosion rates increased from 6.8 m a\u22121 (1955 to 1979), to 8.7 m a\u22121 (1979 to 2002), to 13.6 m a\u2212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 "author" : [ { "dropping-particle" : "", "family" : "Jones", "given" : "B. M.", "non-dropping-particle" : "", "parse-names" : false, "suffix" : "" }, { "dropping-particle" : "", "family" : "Arp", "given" : "C. D.", "non-dropping-particle" : "", "parse-names" : false, "suffix" : "" }, { "dropping-particle" : "", "family" : "Jorgenson", "given" : "M. T.", "non-dropping-particle" : "", "parse-names" : false, "suffix" : "" }, { "dropping-particle" : "", "family" : "Hinkel", "given" : "K. M.", "non-dropping-particle" : "", "parse-names" : false, "suffix" : "" }, { "dropping-particle" : "", "family" : "Schmutz", "given" : "J. A.", "non-dropping-particle" : "", "parse-names" : false, "suffix" : "" }, { "dropping-particle" : "", "family" : "Flint", "given" : "P. L.", "non-dropping-particle" : "", "parse-names" : false, "suffix" : "" } ], "container-title" : "Geophysical Research Letters", "id" : "ITEM-1", "issue" : "3", "issued" : { "date-parts" : [ [ "2009" ] ] }, "page" : "1-5", "title" : "Increase in the rate and uniformity of coastline erosion in Arctic Alaska", "type" : "article-journal", "volume" : "36" }, "uris" : [ "http://www.mendeley.com/documents/?uuid=d5eedd40-b93b-4ad8-b090-99e152a2d0a8" ] }, { "id" : "ITEM-2", "itemData" : { "DOI" : "10.1007/s12237-010-9362-6", "ISBN" : "1223701093", "ISSN" : "15592723", "abstract" : "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u2212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 "author" : [ { "dropping-particle" : "", "family" : "Lantuit", "given" : "Hugues", "non-dropping-particle" : "", "parse-names" : false, "suffix" : "" }, { "dropping-particle" : "", "family" : "Overduin", "given" : "Pier Paul", "non-dropping-particle" : "", "parse-names" : false, "suffix" : "" }, { "dropping-particle" : "", "family" : "Couture", "given" : "Nicole", "non-dropping-particle" : "", "parse-names" : false, "suffix" : "" }, { "dropping-particle" : "", "family" : "Wetterich", "given" : "Sebastian", "non-dropping-particle" : "", "parse-names" : false, "suffix" : "" }, { "dropping-particle" : "", "family" : "Ar\u00e9", "given" : "Felix", "non-dropping-particle" : "", "parse-names" : false, "suffix" : "" }, { "dropping-particle" : "", "family" : "Atkinson", "given" : "David", "non-dropping-particle" : "", "parse-names" : false, "suffix" : "" }, { "dropping-particle" : "", "family" : "Brown", "given" : "Jerry", "non-dropping-particle" : "", "parse-names" : false, "suffix" : "" }, { "dropping-particle" : "", "family" : "Cherkashov", "given" : "Georgy", "non-dropping-particle" : "", "parse-names" : false, "suffix" : "" }, { "dropping-particle" : "", "family" : "Drozdov", "given" : "Dmitry", "non-dropping-particle" : "", "parse-names" : false, "suffix" : "" }, { "dropping-particle" : "", "family" : "Donald Forbes", "given" : "Lawrence", "non-dropping-particle" : "", "parse-names" : false, "suffix" : "" }, { "dropping-particle" : "", "family" : "Graves-Gaylord", "given" : "Allison", "non-dropping-particle" : "", "parse-names" : false, "suffix" : "" }, { "dropping-particle" : "", "family" : "Grigoriev", "given" : "Mikhail", "non-dropping-particle" : "", "parse-names" : false, "suffix" : "" }, { "dropping-particle" : "", "family" : "Hubberten", "given" : "Hans Wolfgang", "non-dropping-particle" : "", "parse-names" : false, "suffix" : "" }, { "dropping-particle" : "", "family" : "Jordan", "given" : "James", "non-dropping-particle" : "", "parse-names" : false, "suffix" : "" }, { "dropping-particle" : "", "family" : "Jorgenson", "given" : "Torre", "non-dropping-particle" : "", "parse-names" : false, "suffix" : "" }, { "dropping-particle" : "", "family" : "\u00d8deg\u00e5rd", "given" : "Rune Strand", "non-dropping-particle" : "", "parse-names" : false, "suffix" : "" }, { "dropping-particle" : "", "family" : "Ogorodov", "given" : "Stanislav", "non-dropping-particle" : "", "parse-names" : false, "suffix" : "" }, { "dropping-particle" : "", "family" : "Pollard", "given" : "Wayne H.", "non-dropping-particle" : "", "parse-names" : false, "suffix" : "" }, { "dropping-particle" : "", "family" : "Rachold", "given" : "Volker", "non-dropping-particle" : "", "parse-names" : false, "suffix" : "" }, { "dropping-particle" : "", "family" : "Sedenko", "given" : "Sergey", "non-dropping-particle" : "", "parse-names" : false, "suffix" : "" }, { "dropping-particle" : "", "family" : "Solomon", "given" : "Steve", "non-dropping-particle" : "", "parse-names" : false, "suffix" : "" }, { "dropping-particle" : "", "family" : "Steenhuisen", "given" : "Frits", "non-dropping-particle" : "", "parse-names" : false, "suffix" : "" }, { "dropping-particle" : "", "family" : "Streletskaya", "given" : "Irina", "non-dropping-particle" : "", "parse-names" : false, "suffix" : "" }, { "dropping-particle" : "", "family" : "Vasiliev", "given" : "Alexander", "non-dropping-particle" : "", "parse-names" : false, "suffix" : "" } ], "container-title" : "Estuaries and Coasts", "id" : "ITEM-2", "issue" : "2", "issued" : { "date-parts" : [ [ "2012" ] ] }, "page" : "383-400", "title" : "The Arctic Coastal Dynamics Database: A New Classification Scheme and Statistics on Arctic Permafrost Coastlines", "type" : "article-journal", "volume" : "35" }, "uris" : [ "http://www.mendeley.com/documents/?uuid=8f03fce5-ee8b-487f-b5d9-f9d2069c2800" ] }, { "id" : "ITEM-3", "itemData" : { "ISSN" : "2015\u20131048", "author" : [ { "dropping-particle" : "", "family" : "Gibbs", "given" : "Ann E", "non-dropping-particle" : "", "parse-names" : false, "suffix" : "" }, { "dropping-particle" : "", "family" : "Richmond", "given" : "Bruce M", "non-dropping-particle" : "", "parse-names" : false, "suffix" : "" } ], "container-title" : "U.S. Geological Survey Open File Report 2015 - 1048", "id" : "ITEM-3", "issued" : { "date-parts" : [ [ "2015" ] ] }, "number-of-pages" : "96", "title" : "National Assessment of Shoreline Change \u2014 Historical Shoreline Change Along the North Coast of Alaska , U.S.-Canadian Border to Icy Cape", "type" : "report" }, "uris" : [ "http://www.mendeley.com/documents/?uuid=d4e76cf1-4893-4299-bc68-fe3d4aebafcf" ] } ], "mendeley" : { "formattedCitation" : "(Jones et al. 2009; Lantuit et al. 2012; Gibbs and Richmond 2015)", "plainTextFormattedCitation" : "(Jones et al. 2009; Lantuit et al. 2012; Gibbs and Richmond 2015)", "previouslyFormattedCitation" : "(Jones et al. 2009; Lantuit et al. 2012; Gibbs and Richmond 2015)" }, "properties" : {  }, "schema" : "https://github.com/citation-style-language/schema/raw/master/csl-citation.json" }</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Pr>
          <w:rFonts w:cs="Times New Roman"/>
        </w:rPr>
        <w:instrText>ADDIN CSL_CITATION { "citationItems" : [ { "id" : "ITEM-1", "itemData" : { "DOI" : "10.1111/gcb.12337", "ISBN" : "1354-1013", "ISSN" : "13541013", "PMID" : "23893603", "abstract" : "Some ecosystems can undergo abrupt transformation in response to relatively small environmental change. Identifying imminent \u2018tipping points\u2019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 "author" : [ { "dropping-particle" : "", "family" : "Clark", "given" : "Graeme F.", "non-dropping-particle" : "", "parse-names" : false, "suffix" : "" }, { "dropping-particle" : "", "family" : "Stark", "given" : "Jonathan S.", "non-dropping-particle" : "", "parse-names" : false, "suffix" : "" }, { "dropping-particle" : "", "family" : "Johnston", "given" : "Emma L.", "non-dropping-particle" : "", "parse-names" : false, "suffix" : "" }, { "dropping-particle" : "", "family" : "Runcie", "given" : "John W.", "non-dropping-particle" : "", "parse-names" : false, "suffix" : "" }, { "dropping-particle" : "", "family" : "Goldsworthy", "given" : "Paul M.", "non-dropping-particle" : "", "parse-names" : false, "suffix" : "" }, { "dropping-particle" : "", "family" : "Raymond", "given" : "Ben", "non-dropping-particle" : "", "parse-names" : false, "suffix" : "" }, { "dropping-particle" : "", "family" : "Riddle", "given" : "Martin J.", "non-dropping-particle" : "", "parse-names" : false, "suffix" : "" } ], "container-title" : "Global Change Biology", "id" : "ITEM-1", "issue" : "12", "issued" : { "date-parts" : [ [ "2013" ] ] }, "page" : "3749-3761", "title" : "Light-driven tipping points in polar ecosystems", "type" : "article-journal", "volume" : "19" }, "uris" : [ "http://www.mendeley.com/documents/?uuid=96fa3334-c3a2-4f0c-b49e-6309393a723d" ] } ], "mendeley" : { "formattedCitation" : "(Clark et al. 2013)", "plainTextFormattedCitation" : "(Clark et al. 2013)", "previouslyFormattedCitation" : "(Clark et al. 2013)" }, "properties" : {  }, "schema" : "https://github.com/citation-style-language/schema/raw/master/csl-citation.json" }</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w:t>
      </w:r>
      <w:r>
        <w:rPr>
          <w:rFonts w:cs="Times New Roman"/>
        </w:rPr>
        <w:lastRenderedPageBreak/>
        <w:t xml:space="preserve">regions. However, the reduction in sea ice </w:t>
      </w:r>
      <w:r w:rsidR="00917C48">
        <w:rPr>
          <w:rFonts w:cs="Times New Roman"/>
        </w:rPr>
        <w:t xml:space="preserve">in the Beaufort Sea has </w:t>
      </w:r>
      <w:r>
        <w:rPr>
          <w:rFonts w:cs="Times New Roman"/>
        </w:rPr>
        <w:t>increase</w:t>
      </w:r>
      <w:r w:rsidR="00917C48">
        <w:rPr>
          <w:rFonts w:cs="Times New Roman"/>
        </w:rPr>
        <w:t>d</w:t>
      </w:r>
      <w:r>
        <w:rPr>
          <w:rFonts w:cs="Times New Roman"/>
        </w:rPr>
        <w:t xml:space="preserve"> suspended sediment load (caused by an increase in coastal erosion rates), decreas</w:t>
      </w:r>
      <w:r w:rsidR="00596D67">
        <w:rPr>
          <w:rFonts w:cs="Times New Roman"/>
        </w:rPr>
        <w:t>ing</w:t>
      </w:r>
      <w:r>
        <w:rPr>
          <w:rFonts w:cs="Times New Roman"/>
        </w:rPr>
        <w:t xml:space="preserve"> benthic and water column primary production </w:t>
      </w:r>
      <w:r>
        <w:rPr>
          <w:rFonts w:cs="Times New Roman"/>
        </w:rPr>
        <w:fldChar w:fldCharType="begin" w:fldLock="1"/>
      </w:r>
      <w:r>
        <w:rPr>
          <w:rFonts w:cs="Times New Roman"/>
        </w:rPr>
        <w:instrText>ADDIN CSL_CITATION { "citationItems" : [ { "id" : "ITEM-1", "itemData" : { "DOI" : "10.1016/j.pocean.2018.02.016", "ISSN" : "00796611", "abstract" : "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u00b1SD: 1.7\u00b13.6 to 4.5\u00b1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 "author" : [ { "dropping-particle" : "", "family" : "Bonsell", "given" : "Christina", "non-dropping-particle" : "", "parse-names" : false, "suffix" : "" }, { "dropping-particle" : "", "family" : "Dunton", "given" : "Kenneth H.", "non-dropping-particle" : "", "parse-names" : false, "suffix" : "" } ], "container-title" : "Progress in Oceanography", "id" : "ITEM-1", "issued" : { "date-parts" : [ [ "2018" ] ] }, "page" : "160-170", "publisher" : "Elsevier", "title" : "Long-term patterns of benthic irradiance and kelp production in the central Beaufort Sea reveal implications of warming for Arctic inner shelves", "type" : "article-journal", "volume" : "162" }, "uris" : [ "http://www.mendeley.com/documents/?uuid=9c9a5c53-0cca-4aba-8525-f56c30c2421e" ] } ], "mendeley" : { "formattedCitation" : "(Bonsell and Dunton 2018)", "plainTextFormattedCitation" : "(Bonsell and Dunton 2018)", "previouslyFormattedCitation" : "(Bonsell and Dunton 2018)" }, "properties" : {  }, "schema" : "https://github.com/citation-style-language/schema/raw/master/csl-citation.json" }</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xml:space="preserve">. Such changes in environmental conditions of </w:t>
      </w:r>
      <w:r w:rsidR="00596D67">
        <w:rPr>
          <w:rFonts w:cs="Times New Roman"/>
        </w:rPr>
        <w:t>Arctic</w:t>
      </w:r>
      <w:r>
        <w:rPr>
          <w:rFonts w:cs="Times New Roman"/>
        </w:rPr>
        <w:t xml:space="preserve"> nearshore regions holds implications for the ecological responses of local fish species. </w:t>
      </w:r>
    </w:p>
    <w:p w14:paraId="7D2FF057" w14:textId="3F7991E3"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w:t>
      </w:r>
      <w:r>
        <w:rPr>
          <w:rFonts w:cs="Times New Roman"/>
        </w:rPr>
        <w:t>often</w:t>
      </w:r>
      <w:r w:rsidRPr="003622D7">
        <w:rPr>
          <w:rFonts w:cs="Times New Roman"/>
        </w:rPr>
        <w:t xml:space="preserv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Pr>
          <w:rFonts w:cs="Times New Roman"/>
        </w:rPr>
        <w:instrText>ADDIN CSL_CITATION { "citationItems" : [ { "id" : "ITEM-1", "itemData" : { "DOI" : "10.1641/0006-3568(2001)051[0633:TICAMO]2.0.CO;2", "ISBN" : "0006-3568", "ISSN" : "0006-3568", "PMID" : "5215850", "abstract" : "Nearshore estuarine and marine ecosystems\u2014e.g., seagrass meadows, marshes, and mangrove forests\u2014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 "author" : [ { "dropping-particle" : "", "family" : "Beck", "given" : "Michael W.", "non-dropping-particle" : "", "parse-names" : false, "suffix" : "" }, { "dropping-particle" : "", "family" : "Heck", "given" : "Kenneth L.", "non-dropping-particle" : "", "parse-names" : false, "suffix" : "" }, { "dropping-particle" : "", "family" : "Able", "given" : "Kenneth W.", "non-dropping-particle" : "", "parse-names" : false, "suffix" : "" }, { "dropping-particle" : "", "family" : "Childers", "given" : "Daniel L.", "non-dropping-particle" : "", "parse-names" : false, "suffix" : "" }, { "dropping-particle" : "", "family" : "Eggleston", "given" : "David B.", "non-dropping-particle" : "", "parse-names" : false, "suffix" : "" }, { "dropping-particle" : "", "family" : "Gillanders", "given" : "Bronwyn M.", "non-dropping-particle" : "", "parse-names" : false, "suffix" : "" }, { "dropping-particle" : "", "family" : "Halpern", "given" : "Benjamin", "non-dropping-particle" : "", "parse-names" : false, "suffix" : "" }, { "dropping-particle" : "", "family" : "Hays", "given" : "Cynthia G.", "non-dropping-particle" : "", "parse-names" : false, "suffix" : "" }, { "dropping-particle" : "", "family" : "Hoshino", "given" : "Kaho", "non-dropping-particle" : "", "parse-names" : false, "suffix" : "" }, { "dropping-particle" : "", "family" : "Minello", "given" : "Thomas J.", "non-dropping-particle" : "", "parse-names" : false, "suffix" : "" }, { "dropping-particle" : "", "family" : "Orth", "given" : "Robert J.", "non-dropping-particle" : "", "parse-names" : false, "suffix" : "" }, { "dropping-particle" : "", "family" : "Sheridan", "given" : "Peter F.", "non-dropping-particle" : "", "parse-names" : false, "suffix" : "" }, { "dropping-particle" : "", "family" : "Weinstein", "given" : "Micheal P.", "non-dropping-particle" : "", "parse-names" : false, "suffix" : "" } ], "container-title" : "BioScience", "id" : "ITEM-1", "issue" : "8", "issued" : { "date-parts" : [ [ "2001" ] ] }, "page" : "633-641", "title" : "The Identification, Conservation, and Management of Estuarine and Marine Nurseries for Fish and Invertebrates", "type" : "article-journal", "volume" : "51" }, "uris" : [ "http://www.mendeley.com/documents/?uuid=2a914f36-ebff-4dc7-9833-7fcf31c041a6" ] } ], "mendeley" : { "formattedCitation" : "(Beck et al. 2001)", "plainTextFormattedCitation" : "(Beck et al. 2001)", "previouslyFormattedCitation" : "(Beck et al. 2001)" }, "properties" : {  }, "schema" : "https://github.com/citation-style-language/schema/raw/master/csl-citation.json" }</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Pr>
          <w:rFonts w:cs="Times New Roman"/>
        </w:rPr>
        <w:instrText>ADDIN CSL_CITATION { "citationItems" : [ { "id" : "ITEM-1", "itemData" : { "DOI" : "10.1007/s12237-014-9846-x", "ISBN" : "1559-2723", "ISSN" : "15592731", "abstract" : "Coastal ecosystems, such as estuaries, salt marshes, mangroves and seagrassmeadows, comprise some of theworld\u2019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 "author" : [ { "dropping-particle" : "", "family" : "Sheaves", "given" : "Marcus", "non-dropping-particle" : "", "parse-names" : false, "suffix" : "" }, { "dropping-particle" : "", "family" : "Baker", "given" : "Ronald", "non-dropping-particle" : "", "parse-names" : false, "suffix" : "" }, { "dropping-particle" : "", "family" : "Nagelkerken", "given" : "Ivan", "non-dropping-particle" : "", "parse-names" : false, "suffix" : "" }, { "dropping-particle" : "", "family" : "Connolly", "given" : "Rod M.", "non-dropping-particle" : "", "parse-names" : false, "suffix" : "" } ], "container-title" : "Estuaries and Coasts", "id" : "ITEM-1", "issue" : "2", "issued" : { "date-parts" : [ [ "2014" ] ] }, "page" : "401-414", "title" : "True Value of Estuarine and Coastal Nurseries for Fish: Incorporating Complexity and Dynamics", "type" : "article-journal", "volume" : "38" }, "uris" : [ "http://www.mendeley.com/documents/?uuid=7c928937-ea49-4d2d-82f2-fae0217c0eca" ] } ], "mendeley" : { "formattedCitation" : "(Sheaves et al. 2014)", "plainTextFormattedCitation" : "(Sheaves et al. 2014)", "previouslyFormattedCitation" : "(Sheaves et al. 2014)" }, "properties" : {  }, "schema" : "https://github.com/citation-style-language/schema/raw/master/csl-citation.json" }</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 and salinity conditions, helpful for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Pr>
          <w:rFonts w:cs="Times New Roman"/>
        </w:rPr>
        <w:instrText>ADDIN CSL_CITATION { "citationItems" : [ { "id" : "ITEM-1", "itemData" : { "DOI" : "10.1139/F08-048", "ISBN" : "0706-652X", "ISSN" : "0706-652X", "abstract" : "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 "author" : [ { "dropping-particle" : "", "family" : "Collie", "given" : "Jeremy S.", "non-dropping-particle" : "", "parse-names" : false, "suffix" : "" }, { "dropping-particle" : "", "family" : "Wood", "given" : "Anthony D.", "non-dropping-particle" : "", "parse-names" : false, "suffix" : "" }, { "dropping-particle" : "", "family" : "Jeffries", "given" : "H. Perry", "non-dropping-particle" : "", "parse-names" : false, "suffix" : "" } ], "container-title" : "Canadian Journal of Fisheries and Aquatic Sciences", "id" : "ITEM-1", "issue" : "7", "issued" : { "date-parts" : [ [ "2008" ] ] }, "page" : "1352-1365", "title" : "Long-term shifts in the species composition of a coastal fish community", "type" : "article-journal", "volume" : "65" }, "uris" : [ "http://www.mendeley.com/documents/?uuid=88b5cbd6-e1a4-466a-b806-d5c971ac76db" ] }, { "id" : "ITEM-2", "itemData" : { "DOI" : "10.1139/cjfas-58-1-157", "ISBN" : "1205-7533", "ISSN" : "12057533",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adian Journal of Fisheries and Aquatic Sciences", "id" : "ITEM-2", "issue" : "1", "issued" : { "date-parts" : [ [ "2001" ] ] }, "page" : "157-170", "title" : "What controls who is where in freshwater fish communities \u2013 the roles of biotic, abiotic, and spatial factors", "type" : "article-journal", "volume" : "58" }, "uris" : [ "http://www.mendeley.com/documents/?uuid=dbf903f1-553c-43f3-af67-ce1c67c08445" ] } ], "mendeley" : { "formattedCitation" : "(Jackson et al. 2001; Collie et al. 2008)", "plainTextFormattedCitation" : "(Jackson et al. 2001; Collie et al. 2008)", "previouslyFormattedCitation" : "(Jackson et al. 2001; Collie et al. 2008)" }, "properties" : {  }, "schema" : "https://github.com/citation-style-language/schema/raw/master/csl-citation.json" }</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Pr>
          <w:rFonts w:cs="Times New Roman"/>
        </w:rPr>
        <w:instrText>ADDIN CSL_CITATION { "citationItems" : [ { "id" : "ITEM-1", "itemData" : { "DOI" : "10.1111/j.1095-8649.1980.tb02749.x", "ISBN" : "0022-1112", "ISSN" : "10958649", "PMID" : "6370144", "abstract" : "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 "author" : [ { "dropping-particle" : "", "family" : "Blaber", "given" : "S. J. M.", "non-dropping-particle" : "", "parse-names" : false, "suffix" : "" }, { "dropping-particle" : "", "family" : "Blaber", "given" : "T. G.", "non-dropping-particle" : "", "parse-names" : false, "suffix" : "" } ], "container-title" : "Journal of Fish Biology", "id" : "ITEM-1", "issue" : "2", "issued" : { "date-parts" : [ [ "1980" ] ] }, "page" : "143-162", "title" : "Factors affecting the distribution of juvenile estuarine and inshore fish", "type" : "article-journal", "volume" : "17" }, "uris" : [ "http://www.mendeley.com/documents/?uuid=09a319c9-e1b4-471d-849f-59da57638cbc" ] } ], "mendeley" : { "formattedCitation" : "(Blaber and Blaber 1980)", "plainTextFormattedCitation" : "(Blaber and Blaber 1980)", "previouslyFormattedCitation" : "(Blaber and Blaber 1980)" }, "properties" : {  }, "schema" : "https://github.com/citation-style-language/schema/raw/master/csl-citation.json" }</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an ecological community assemblage structure is often thought to be indicative of increased stressors acting upon the populations </w:t>
      </w:r>
      <w:r>
        <w:rPr>
          <w:rFonts w:cs="Times New Roman"/>
        </w:rPr>
        <w:fldChar w:fldCharType="begin" w:fldLock="1"/>
      </w:r>
      <w:r>
        <w:rPr>
          <w:rFonts w:cs="Times New Roman"/>
        </w:rPr>
        <w:instrText>ADDIN CSL_CITATION { "citationItems" : [ { "id" : "ITEM-1", "itemData" : { "DOI" : "10.1016/0022-0981(93)90098-9", "ISBN" : "0022-0981", "ISSN" : "00220981", "PMID" : "2332", "abstract" : "An increase in variability between samples collected from impacted vs. control areas is described for four different types of marine communities: meiobcnthos subjected to organic enrichment, macrobenthos in the vicinity of the Ekofisk oil-field, reef-corals following the 1982-3 El Ni\u00f1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u2032)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u00a9 1993.", "author" : [ { "dropping-particle" : "", "family" : "Warwick", "given" : "R. M.", "non-dropping-particle" : "", "parse-names" : false, "suffix" : "" }, { "dropping-particle" : "", "family" : "Clarke", "given" : "K. R.", "non-dropping-particle" : "", "parse-names" : false, "suffix" : "" } ], "container-title" : "Journal of Experimental Marine Biology and Ecology", "id" : "ITEM-1", "issue" : "1-2", "issued" : { "date-parts" : [ [ "1993" ] ] }, "page" : "215-226", "title" : "Increased variability as a symptom of stress in marine communities", "type" : "article-journal", "volume" : "172" }, "uris" : [ "http://www.mendeley.com/documents/?uuid=3d2b3118-1e03-4a9d-85c9-01d6475cef98" ] } ], "mendeley" : { "formattedCitation" : "(Warwick and Clarke 1993)", "plainTextFormattedCitation" : "(Warwick and Clarke 1993)", "previouslyFormattedCitation" : "(Warwick and Clarke 1993)" }, "properties" : {  }, "schema" : "https://github.com/citation-style-language/schema/raw/master/csl-citation.json" }</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healthy communities with high biological diversity and wide response diversity of these species </w:t>
      </w:r>
      <w:r>
        <w:rPr>
          <w:rFonts w:cs="Times New Roman"/>
        </w:rPr>
        <w:fldChar w:fldCharType="begin" w:fldLock="1"/>
      </w:r>
      <w:r>
        <w:rPr>
          <w:rFonts w:cs="Times New Roman"/>
        </w:rPr>
        <w:instrText>ADDIN CSL_CITATION { "citationItems" : [ { "id" : "ITEM-1", "itemData" : { "DOI" : "10.1007/s100219900002", "ISBN" : "1432-9840", "ISSN" : "1432-9840", "PMID" : "20829476", "abstract" : "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 "author" : [ { "dropping-particle" : "", "family" : "Peterson", "given" : "Garry", "non-dropping-particle" : "", "parse-names" : false, "suffix" : "" }, { "dropping-particle" : "", "family" : "Allen", "given" : "Craig R.", "non-dropping-particle" : "", "parse-names" : false, "suffix" : "" }, { "dropping-particle" : "", "family" : "Holling", "given" : "C. S.", "non-dropping-particle" : "", "parse-names" : false, "suffix" : "" } ], "container-title" : "Ecosystems", "id" : "ITEM-1", "issued" : { "date-parts" : [ [ "1998" ] ] }, "page" : "6-18", "title" : "Ecological Resilience, Biodiversity, and Scale", "type" : "article-journal", "volume" : "1" }, "uris" : [ "http://www.mendeley.com/documents/?uuid=9bc5d51a-a743-48dd-bc61-869fc4f5498d" ] }, { "id" : "ITEM-2", "itemData" : { "DOI" : "10.2307/3868116", "ISBN" : "1540-9295", "ISSN" : "15409295", "PMID" : "9510471", "abstract" : "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 "author" : [ { "dropping-particle" : "", "family" : "Elmqvist", "given" : "T", "non-dropping-particle" : "", "parse-names" : false, "suffix" : "" }, { "dropping-particle" : "", "family" : "Folke", "given" : "C", "non-dropping-particle" : "", "parse-names" : false, "suffix" : "" }, { "dropping-particle" : "", "family" : "Nystrom", "given" : "M", "non-dropping-particle" : "", "parse-names" : false, "suffix" : "" }, { "dropping-particle" : "", "family" : "Peterson", "given" : "G", "non-dropping-particle" : "", "parse-names" : false, "suffix" : "" }, { "dropping-particle" : "", "family" : "Bengtsson", "given" : "J", "non-dropping-particle" : "", "parse-names" : false, "suffix" : "" }, { "dropping-particle" : "", "family" : "Walker", "given" : "B", "non-dropping-particle" : "", "parse-names" : false, "suffix" : "" }, { "dropping-particle" : "", "family" : "Norberg", "given" : "J", "non-dropping-particle" : "", "parse-names" : false, "suffix" : "" } ], "container-title" : "Frontiers in Ecology and the Environment", "id" : "ITEM-2", "issue" : "9", "issued" : { "date-parts" : [ [ "2003" ] ] }, "page" : "488-494", "title" : "Response diversity, ecosystem change, and resilience RID C-1309-2008 RID F-2386-2011", "type" : "article-journal", "volume" : "1" }, "uris" : [ "http://www.mendeley.com/documents/?uuid=70b59b45-6274-400a-a1ce-bff355829363" ] } ], "mendeley" : { "formattedCitation" : "(Peterson et al. 1998; Elmqvist et al. 2003)", "plainTextFormattedCitation" : "(Peterson et al. 1998; Elmqvist et al. 2003)", "previouslyFormattedCitation" : "(Peterson et al. 1998; Elmqvist et al. 2003)" }, "properties" : {  }, "schema" : "https://github.com/citation-style-language/schema/raw/master/csl-citation.json" }</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332429C6" w14:textId="77777777" w:rsidR="00B448CE" w:rsidRDefault="00B448CE" w:rsidP="00B448CE">
      <w:pPr>
        <w:ind w:firstLine="540"/>
        <w:rPr>
          <w:rFonts w:cs="Times New Roman"/>
        </w:rPr>
      </w:pPr>
      <w:r w:rsidRPr="003622D7">
        <w:rPr>
          <w:rFonts w:cs="Times New Roman"/>
        </w:rPr>
        <w:t xml:space="preserve">The nearshore fish community of the Alaskan Arctic is comprised of marine, </w:t>
      </w:r>
      <w:r>
        <w:rPr>
          <w:rFonts w:cs="Times New Roman"/>
        </w:rPr>
        <w:t xml:space="preserve">diadromous (both </w:t>
      </w:r>
      <w:r w:rsidRPr="003622D7">
        <w:rPr>
          <w:rFonts w:cs="Times New Roman"/>
        </w:rPr>
        <w:t>amphidromous</w:t>
      </w:r>
      <w:r>
        <w:rPr>
          <w:rFonts w:cs="Times New Roman"/>
        </w:rPr>
        <w:t xml:space="preserve"> and</w:t>
      </w:r>
      <w:r w:rsidRPr="003622D7">
        <w:rPr>
          <w:rFonts w:cs="Times New Roman"/>
        </w:rPr>
        <w:t xml:space="preserve"> anadromous</w:t>
      </w:r>
      <w:r>
        <w:rPr>
          <w:rFonts w:cs="Times New Roman"/>
        </w:rPr>
        <w:t>)</w:t>
      </w:r>
      <w:r w:rsidRPr="003622D7">
        <w:rPr>
          <w:rFonts w:cs="Times New Roman"/>
        </w:rPr>
        <w:t>, and freshwater species. Typically, most of the Arctic nearshore fish community is</w:t>
      </w:r>
      <w:r>
        <w:rPr>
          <w:rFonts w:cs="Times New Roman"/>
        </w:rPr>
        <w:t xml:space="preserve"> comprised of various whitefishes species (</w:t>
      </w:r>
      <w:proofErr w:type="spellStart"/>
      <w:r w:rsidRPr="003622D7">
        <w:rPr>
          <w:rFonts w:cs="Times New Roman"/>
        </w:rPr>
        <w:t>Coregoninae</w:t>
      </w:r>
      <w:proofErr w:type="spellEnd"/>
      <w:r>
        <w:rPr>
          <w:rFonts w:cs="Times New Roman"/>
        </w:rPr>
        <w:t xml:space="preserve">), </w:t>
      </w:r>
      <w:proofErr w:type="spellStart"/>
      <w:r>
        <w:rPr>
          <w:rFonts w:cs="Times New Roman"/>
        </w:rPr>
        <w:t>gadids</w:t>
      </w:r>
      <w:proofErr w:type="spellEnd"/>
      <w:r>
        <w:rPr>
          <w:rFonts w:cs="Times New Roman"/>
        </w:rPr>
        <w:t xml:space="preserve">, </w:t>
      </w:r>
      <w:r>
        <w:rPr>
          <w:rFonts w:cs="Times New Roman"/>
        </w:rPr>
        <w:lastRenderedPageBreak/>
        <w:t xml:space="preserve">and species such as Arctic Flounder </w:t>
      </w:r>
      <w:proofErr w:type="spellStart"/>
      <w:r w:rsidRPr="00E14D71">
        <w:rPr>
          <w:rFonts w:cs="Times New Roman"/>
          <w:i/>
        </w:rPr>
        <w:t>Liopsetta</w:t>
      </w:r>
      <w:proofErr w:type="spellEnd"/>
      <w:r w:rsidRPr="00E14D71">
        <w:rPr>
          <w:rFonts w:cs="Times New Roman"/>
          <w:i/>
        </w:rPr>
        <w:t xml:space="preserve"> glacialis</w:t>
      </w:r>
      <w:r>
        <w:rPr>
          <w:rFonts w:cs="Times New Roman"/>
        </w:rPr>
        <w:t>,</w:t>
      </w:r>
      <w:r w:rsidRPr="00E14D71">
        <w:rPr>
          <w:rFonts w:cs="Times New Roman"/>
        </w:rPr>
        <w:t xml:space="preserve"> </w:t>
      </w:r>
      <w:r>
        <w:rPr>
          <w:rFonts w:cs="Times New Roman"/>
        </w:rPr>
        <w:t xml:space="preserve">Fourhorn Sculpin </w:t>
      </w:r>
      <w:proofErr w:type="spellStart"/>
      <w:r w:rsidRPr="00E14D71">
        <w:rPr>
          <w:rFonts w:cs="Times New Roman"/>
          <w:i/>
        </w:rPr>
        <w:t>Myoxocephalus</w:t>
      </w:r>
      <w:proofErr w:type="spellEnd"/>
      <w:r w:rsidRPr="00E14D71">
        <w:rPr>
          <w:rFonts w:cs="Times New Roman"/>
          <w:i/>
        </w:rPr>
        <w:t xml:space="preserve"> </w:t>
      </w:r>
      <w:proofErr w:type="spellStart"/>
      <w:r w:rsidRPr="00E14D71">
        <w:rPr>
          <w:rFonts w:cs="Times New Roman"/>
          <w:i/>
        </w:rPr>
        <w:t>quadricornis</w:t>
      </w:r>
      <w:proofErr w:type="spellEnd"/>
      <w:r>
        <w:rPr>
          <w:rFonts w:cs="Times New Roman"/>
        </w:rPr>
        <w:t xml:space="preserve">, and Rainbow Smelt </w:t>
      </w:r>
      <w:proofErr w:type="spellStart"/>
      <w:r w:rsidRPr="00E14D71">
        <w:rPr>
          <w:rFonts w:cs="Times New Roman"/>
          <w:i/>
        </w:rPr>
        <w:t>Osmerus</w:t>
      </w:r>
      <w:proofErr w:type="spellEnd"/>
      <w:r w:rsidRPr="00E14D71">
        <w:rPr>
          <w:rFonts w:cs="Times New Roman"/>
          <w:i/>
        </w:rPr>
        <w:t xml:space="preserve"> </w:t>
      </w:r>
      <w:proofErr w:type="spellStart"/>
      <w:r w:rsidRPr="00E14D71">
        <w:rPr>
          <w:rFonts w:cs="Times New Roman"/>
          <w:i/>
        </w:rPr>
        <w:t>mordax</w:t>
      </w:r>
      <w:proofErr w:type="spellEnd"/>
      <w:r>
        <w:rPr>
          <w:rFonts w:cs="Times New Roman"/>
        </w:rPr>
        <w:t xml:space="preserve"> </w:t>
      </w:r>
      <w:r>
        <w:rPr>
          <w:rFonts w:cs="Times New Roman"/>
        </w:rPr>
        <w:fldChar w:fldCharType="begin" w:fldLock="1"/>
      </w:r>
      <w:r>
        <w:rPr>
          <w:rFonts w:cs="Times New Roman"/>
        </w:rPr>
        <w:instrText>ADDIN CSL_CITATION { "citationItems" : [ { "id" : "ITEM-1", "itemData" : { "author" : [ { "dropping-particle" : "", "family" : "Priest", "given" : "Justin T.", "non-dropping-particle" : "", "parse-names" : false, "suffix" : "" }, { "dropping-particle" : "", "family" : "Green", "given" : "Duncan G.", "non-dropping-particle" : "", "parse-names" : false, "suffix" : "" }, { "dropping-particle" : "", "family" : "Fletcher", "given" : "Bridget M.", "non-dropping-particle" : "", "parse-names" : false, "suffix" : "" }, { "dropping-particle" : "", "family" : "Sutton", "given" : "Trent M.", "non-dropping-particle" : "", "parse-names" : false, "suffix" : "" } ], "id" : "ITEM-1", "issued" : { "date-parts" : [ [ "2018" ] ] }, "number-of-pages" : "53", "publisher-place" : "Fairbanks, Alaska", "title" : "Beaufort Sea Nearshore Fish Monitoring Study: 2017 Annual Report", "type" : "report" }, "uris" : [ "http://www.mendeley.com/documents/?uuid=411fcecc-a85a-4ab9-977c-d07abbe664f5" ] }, { "id" : "ITEM-2", "itemData" : { "author" : [ { "dropping-particle" : "", "family" : "George", "given" : "Craig.", "non-dropping-particle" : "", "parse-names" : false, "suffix" : "" }, { "dropping-particle" : "", "family" : "Moulton", "given" : "Lawrence L.", "non-dropping-particle" : "", "parse-names" : false, "suffix" : "" }, { "dropping-particle" : "", "family" : "Johnson", "given" : "M.", "non-dropping-particle" : "", "parse-names" : false, "suffix" : "" } ], "id" : "ITEM-2", "issued" : { "date-parts" : [ [ "2009" ] ] }, "title" : "A field guide to the common fishes of the North Slope of Alaska", "type" : "book" }, "uris" : [ "http://www.mendeley.com/documents/?uuid=07b2243e-57ea-44a1-ad28-a2008a15cc7c" ] } ], "mendeley" : { "formattedCitation" : "(George et al. 2009; Priest et al. 2018)", "manualFormatting" : "(George et al. 2009; Priest et al. 2018", "plainTextFormattedCitation" : "(George et al. 2009; Priest et al. 2018)", "previouslyFormattedCitation" : "(George et al. 2009; Priest et al. 2018)" }, "properties" : {  }, "schema" : "https://github.com/citation-style-language/schema/raw/master/csl-citation.json" }</w:instrText>
      </w:r>
      <w:r>
        <w:rPr>
          <w:rFonts w:cs="Times New Roman"/>
        </w:rPr>
        <w:fldChar w:fldCharType="separate"/>
      </w:r>
      <w:r w:rsidRPr="001F43B6">
        <w:rPr>
          <w:rFonts w:cs="Times New Roman"/>
          <w:noProof/>
        </w:rPr>
        <w:t>(George et al. 2009; Priest et al. 2018</w:t>
      </w:r>
      <w:r>
        <w:rPr>
          <w:rFonts w:cs="Times New Roman"/>
        </w:rPr>
        <w:fldChar w:fldCharType="end"/>
      </w:r>
      <w:r>
        <w:rPr>
          <w:rFonts w:cs="Times New Roman"/>
        </w:rPr>
        <w:t xml:space="preserve">; C. </w:t>
      </w:r>
      <w:proofErr w:type="spellStart"/>
      <w:r>
        <w:rPr>
          <w:rFonts w:cs="Times New Roman"/>
        </w:rPr>
        <w:t>Bonsell</w:t>
      </w:r>
      <w:proofErr w:type="spellEnd"/>
      <w:r>
        <w:rPr>
          <w:rFonts w:cs="Times New Roman"/>
        </w:rPr>
        <w:t xml:space="preserve">, Marine Science Institute, University of Texas at Austin, unpublished data). The dynamic nature of the Arctic means that resources are highly variable and patchy at both spatial and temporal scales </w:t>
      </w:r>
      <w:r>
        <w:rPr>
          <w:rFonts w:cs="Times New Roman"/>
        </w:rPr>
        <w:fldChar w:fldCharType="begin" w:fldLock="1"/>
      </w:r>
      <w:r>
        <w:rPr>
          <w:rFonts w:cs="Times New Roman"/>
        </w:rPr>
        <w:instrText>ADDIN CSL_CITATION { "citationItems" : [ { "id" : "ITEM-1", "itemData" : { "author" : [ { "dropping-particle" : "", "family" : "Power", "given" : "G.", "non-dropping-particle" : "", "parse-names" : false, "suffix" : "" } ], "container-title" : "Fish Ecology in Arctic North America", "editor" : [ { "dropping-particle" : "", "family" : "Reynolds", "given" : "James B.", "non-dropping-particle" : "", "parse-names" : false, "suffix" : "" } ], "id" : "ITEM-1", "issued" : { "date-parts" : [ [ "1997" ] ] }, "page" : "13 -39", "publisher" : "American Fisheries Society", "publisher-place" : "Bethesda, Md", "title" : "A Review of Fish Ecology in Arctic North America", "type" : "chapter" }, "uris" : [ "http://www.mendeley.com/documents/?uuid=0f61c7bf-aeaa-4bb6-9592-67979f279544" ] } ], "mendeley" : { "formattedCitation" : "(Power 1997)", "plainTextFormattedCitation" : "(Power 1997)", "previouslyFormattedCitation" : "(Power 1997)" }, "properties" : {  }, "schema" : "https://github.com/citation-style-language/schema/raw/master/csl-citation.json" }</w:instrText>
      </w:r>
      <w:r>
        <w:rPr>
          <w:rFonts w:cs="Times New Roman"/>
        </w:rPr>
        <w:fldChar w:fldCharType="separate"/>
      </w:r>
      <w:r w:rsidRPr="009D1D90">
        <w:rPr>
          <w:rFonts w:cs="Times New Roman"/>
          <w:noProof/>
        </w:rPr>
        <w:t>(Power 1997)</w:t>
      </w:r>
      <w:r>
        <w:rPr>
          <w:rFonts w:cs="Times New Roman"/>
        </w:rPr>
        <w:fldChar w:fldCharType="end"/>
      </w:r>
      <w:r>
        <w:rPr>
          <w:rFonts w:cs="Times New Roman"/>
        </w:rPr>
        <w:t xml:space="preserve">. These conditions cause several Arctic fishes to adopt migratory life histories to utilize multiple habitats, leading to a higher chance of encountering favorable conditions </w:t>
      </w:r>
      <w:r>
        <w:rPr>
          <w:rFonts w:cs="Times New Roman"/>
        </w:rPr>
        <w:fldChar w:fldCharType="begin" w:fldLock="1"/>
      </w:r>
      <w:r>
        <w:rPr>
          <w:rFonts w:cs="Times New Roman"/>
        </w:rPr>
        <w:instrText>ADDIN CSL_CITATION { "citationItems" : [ { "id" : "ITEM-1", "itemData" : { "DOI" : "10.1577/1548-8659(1984)113&lt;265:FUOCWO&gt;2.0.CO;2", "abstract" : "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 "author" : [ { "dropping-particle" : "", "family" : "Craig", "given" : "P. C.", "non-dropping-particle" : "", "parse-names" : false, "suffix" : "" } ], "container-title" : "Transactions of the American Fisheries Society", "id" : "ITEM-1", "issue" : "3", "issued" : { "date-parts" : [ [ "1984" ] ] }, "page" : "265-282", "title" : "Fish use of coastal waters of the Alaska Beaufort Sea: a review", "type" : "article-journal", "volume" : "113" }, "uris" : [ "http://www.mendeley.com/documents/?uuid=af330024-c4c6-4d13-9eba-e8e970ffbc54" ] }, { "id" : "ITEM-2", "itemData" : { "DOI" : "10.1016/j.jglr.2015.04.005", "ISBN" : "0380-1330", "ISSN" : "03801330", "abstract" : "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 "author" : [ { "dropping-particle" : "", "family" : "Roux", "given" : "Marie Julie", "non-dropping-particle" : "", "parse-names" : false, "suffix" : "" }, { "dropping-particle" : "", "family" : "Harwood", "given" : "Lois A.", "non-dropping-particle" : "", "parse-names" : false, "suffix" : "" }, { "dropping-particle" : "", "family" : "Zhu", "given" : "Xinhua", "non-dropping-particle" : "", "parse-names" : false, "suffix" : "" }, { "dropping-particle" : "", "family" : "Sparling", "given" : "Paul", "non-dropping-particle" : "", "parse-names" : false, "suffix" : "" } ], "container-title" : "Journal of Great Lakes Research", "id" : "ITEM-2", "issue" : "2", "issued" : { "date-parts" : [ [ "2016" ] ] }, "page" : "256-266", "publisher" : "Elsevier B.V.", "title" : "Early summer near-shore fish assemblage and environmental correlates in an Arctic estuary", "type" : "article-journal", "volume" : "42" }, "uris" : [ "http://www.mendeley.com/documents/?uuid=2dd8d7ac-1a8e-484c-92e2-93bf6f531ef5" ] } ], "mendeley" : { "formattedCitation" : "(Craig 1984; Roux et al. 2016)", "plainTextFormattedCitation" : "(Craig 1984; Roux et al. 2016)", "previouslyFormattedCitation" : "(Craig 1984; Roux et al. 2016)" }, "properties" : {  }, "schema" : "https://github.com/citation-style-language/schema/raw/master/csl-citation.json" }</w:instrText>
      </w:r>
      <w:r>
        <w:rPr>
          <w:rFonts w:cs="Times New Roman"/>
        </w:rPr>
        <w:fldChar w:fldCharType="separate"/>
      </w:r>
      <w:r w:rsidRPr="0041192B">
        <w:rPr>
          <w:rFonts w:cs="Times New Roman"/>
          <w:noProof/>
        </w:rPr>
        <w:t>(Craig 1984; Roux et al. 2016)</w:t>
      </w:r>
      <w:r>
        <w:rPr>
          <w:rFonts w:cs="Times New Roman"/>
        </w:rPr>
        <w:fldChar w:fldCharType="end"/>
      </w:r>
      <w:r>
        <w:rPr>
          <w:rFonts w:cs="Times New Roman"/>
        </w:rPr>
        <w:t xml:space="preserve">. Thus, interannual abundances of fish species can fluctuate greatly. </w:t>
      </w:r>
    </w:p>
    <w:p w14:paraId="0D6367A0" w14:textId="77777777" w:rsidR="001C62B9" w:rsidRDefault="001C62B9" w:rsidP="00B448CE">
      <w:pPr>
        <w:ind w:firstLine="540"/>
        <w:rPr>
          <w:rFonts w:cs="Times New Roman"/>
        </w:rPr>
      </w:pPr>
    </w:p>
    <w:p w14:paraId="398B1EAC" w14:textId="33DE14AB" w:rsidR="001C62B9" w:rsidRDefault="00B448CE" w:rsidP="00B448CE">
      <w:pPr>
        <w:ind w:firstLine="540"/>
        <w:rPr>
          <w:rFonts w:cs="Times New Roman"/>
        </w:rPr>
      </w:pPr>
      <w:r w:rsidRPr="003622D7">
        <w:rPr>
          <w:rFonts w:cs="Times New Roman"/>
        </w:rPr>
        <w:t xml:space="preserve">The Arctic marine ecosystem is dependent upon </w:t>
      </w:r>
      <w:proofErr w:type="spellStart"/>
      <w:r>
        <w:rPr>
          <w:rFonts w:cs="Times New Roman"/>
        </w:rPr>
        <w:t>g</w:t>
      </w:r>
      <w:r w:rsidRPr="003622D7">
        <w:rPr>
          <w:rFonts w:cs="Times New Roman"/>
        </w:rPr>
        <w:t>adids</w:t>
      </w:r>
      <w:proofErr w:type="spellEnd"/>
      <w:r w:rsidRPr="003622D7">
        <w:rPr>
          <w:rFonts w:cs="Times New Roman"/>
        </w:rPr>
        <w:t>, predominantly Arctic Cod</w:t>
      </w:r>
      <w:r>
        <w:rPr>
          <w:rFonts w:cs="Times New Roman"/>
        </w:rPr>
        <w:t xml:space="preserve">, </w:t>
      </w:r>
      <w:r w:rsidRPr="003622D7">
        <w:rPr>
          <w:rFonts w:cs="Times New Roman"/>
        </w:rPr>
        <w:t>as a keystone species for upper trophic levels</w:t>
      </w:r>
      <w:r w:rsidR="001C62B9">
        <w:rPr>
          <w:rFonts w:cs="Times New Roman"/>
        </w:rPr>
        <w:t xml:space="preserve"> owing to the</w:t>
      </w:r>
      <w:r w:rsidR="00596D67">
        <w:rPr>
          <w:rFonts w:cs="Times New Roman"/>
        </w:rPr>
        <w:t>ir</w:t>
      </w:r>
      <w:r w:rsidR="001C62B9">
        <w:rPr>
          <w:rFonts w:cs="Times New Roman"/>
        </w:rPr>
        <w:t xml:space="preserve"> prevalence and high energetic content</w:t>
      </w:r>
      <w:r>
        <w:rPr>
          <w:rFonts w:cs="Times New Roman"/>
        </w:rPr>
        <w:t xml:space="preserve"> </w:t>
      </w:r>
      <w:commentRangeStart w:id="1"/>
      <w:r w:rsidR="001C62B9">
        <w:rPr>
          <w:rFonts w:cs="Times New Roman"/>
        </w:rPr>
        <w:fldChar w:fldCharType="begin" w:fldLock="1"/>
      </w:r>
      <w:r w:rsidR="001C62B9">
        <w:rPr>
          <w:rFonts w:cs="Times New Roman"/>
        </w:rPr>
        <w:instrText>ADDIN CSL_CITATION { "citationItems" : [ { "id" : "ITEM-1", "itemData" : { "ISSN" : "10183337", "abstract" : "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 "author" : [ { "dropping-particle" : "", "family" : "Elliott", "given" : "Kyle H.", "non-dropping-particle" : "", "parse-names" : false, "suffix" : "" }, { "dropping-particle" : "", "family" : "Gaston", "given" : "Anthony J.", "non-dropping-particle" : "", "parse-names" : false, "suffix" : "" } ], "container-title" : "Marine Ornithology", "id" : "ITEM-1", "issue" : "1", "issued" : { "date-parts" : [ [ "2008" ] ] }, "page" : "25-34", "title" : "Mass-length relationships and energy content of fishes and invertebrates delivered to nestling Thick-billed Murres Uria lomvia in the Canadian Arctic, 1981-2007", "type" : "article-journal", "volume" : "36" }, "uris" : [ "http://www.mendeley.com/documents/?uuid=29f572fb-201d-4343-a58f-065badda49f0" ] }, { "id" : "ITEM-2", "itemData" : { "abstract" : "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u00b1 0.01) \u2022 Lengthmm + 18.12 (\u00b1 1.33). Even though fish lost some water as they were transported to the nest by avian predators, wet density also increased with fork length. We suggest that environmental conditions had a similar effect on growth at th locations although they occur in very different oc\u00e9anographie regimes. Arctic cod, especially large cod, is one of th energy-rich prey species in the Arctic. Our results highlight the importance of this valuable prey to Arctic ecosystems utility of using seabirds opportunistically as samplers of the marine env", "author" : [ { "dropping-particle" : "", "family" : "Harter", "given" : "B. Britten", "non-dropping-particle" : "", "parse-names" : false, "suffix" : "" }, { "dropping-particle" : "", "family" : "Elliott", "given" : "Kyle H.", "non-dropping-particle" : "", "parse-names" : false, "suffix" : "" }, { "dropping-particle" : "", "family" : "Divoky", "given" : "George J.", "non-dropping-particle" : "", "parse-names" : false, "suffix" : "" }, { "dropping-particle" : "", "family" : "Davoren", "given" : "Gail K.", "non-dropping-particle" : "", "parse-names" : false, "suffix" : "" } ], "container-title" : "Arctic", "id" : "ITEM-2", "issue" : "2", "issued" : { "date-parts" : [ [ "2013" ] ] }, "page" : "191-196", "title" : "Arctic Cod (Boreogadus saida) as Prey: Fish Length-Energetics Relationships in the Beaufort Sea and Hudson Bay", "type" : "article-journal", "volume" : "66" }, "uris" : [ "http://www.mendeley.com/documents/?uuid=1c9175fa-607f-40d6-80c9-d4c788dc3e89" ] } ], "mendeley" : { "formattedCitation" : "(Elliott and Gaston 2008; Harter et al. 2013)", "plainTextFormattedCitation" : "(Elliott and Gaston 2008; Harter et al. 2013)", "previouslyFormattedCitation" : "(Elliott and Gaston 2008; Harter et al. 2013)" }, "properties" : {  }, "schema" : "https://github.com/citation-style-language/schema/raw/master/csl-citation.json" }</w:instrText>
      </w:r>
      <w:r w:rsidR="001C62B9">
        <w:rPr>
          <w:rFonts w:cs="Times New Roman"/>
        </w:rPr>
        <w:fldChar w:fldCharType="separate"/>
      </w:r>
      <w:r w:rsidR="001C62B9" w:rsidRPr="0041192B">
        <w:rPr>
          <w:rFonts w:cs="Times New Roman"/>
          <w:noProof/>
        </w:rPr>
        <w:t>(Elliott and Gaston 2008; Harter et al. 2013)</w:t>
      </w:r>
      <w:r w:rsidR="001C62B9">
        <w:rPr>
          <w:rFonts w:cs="Times New Roman"/>
        </w:rPr>
        <w:fldChar w:fldCharType="end"/>
      </w:r>
      <w:commentRangeEnd w:id="1"/>
      <w:r w:rsidR="001C62B9">
        <w:rPr>
          <w:rStyle w:val="CommentReference"/>
        </w:rPr>
        <w:commentReference w:id="1"/>
      </w:r>
      <w:r w:rsidR="001C62B9">
        <w:rPr>
          <w:rFonts w:cs="Times New Roman"/>
        </w:rPr>
        <w:t xml:space="preserve"> </w:t>
      </w:r>
      <w:r>
        <w:rPr>
          <w:rFonts w:cs="Times New Roman"/>
        </w:rPr>
        <w:fldChar w:fldCharType="begin" w:fldLock="1"/>
      </w:r>
      <w:r>
        <w:rPr>
          <w:rFonts w:cs="Times New Roman"/>
        </w:rPr>
        <w:instrText>ADDIN CSL_CITATION { "citationItems" : [ { "id" : "ITEM-1", "itemData" : { "DOI" : "10.1007/s00300-015-1857-y", "ISSN" : "07224060", "author" : [ { "dropping-particle" : "", "family" : "Majewski", "given" : "Andrew R.", "non-dropping-particle" : "", "parse-names" : false, "suffix" : "" }, { "dropping-particle" : "", "family" : "Walkusz", "given" : "Wojciech", "non-dropping-particle" : "", "parse-names" : false, "suffix" : "" }, { "dropping-particle" : "", "family" : "Lynn", "given" : "Brittany R.", "non-dropping-particle" : "", "parse-names" : false, "suffix" : "" }, { "dropping-particle" : "", "family" : "Atchison", "given" : "Sheila", "non-dropping-particle" : "", "parse-names" : false, "suffix" : "" }, { "dropping-particle" : "", "family" : "Eert", "given" : "Jane", "non-dropping-particle" : "", "parse-names" : false, "suffix" : "" }, { "dropping-particle" : "", "family" : "Reist", "given" : "James D.", "non-dropping-particle" : "", "parse-names" : false, "suffix" : "" } ], "container-title" : "Polar Biology", "id" : "ITEM-1", "issue" : "6", "issued" : { "date-parts" : [ [ "2016" ] ] }, "page" : "1087-1098", "publisher" : "Springer Berlin Heidelberg", "title" : "Distribution and diet of demersal Arctic Cod, Boreogadus saida, in relation to habitat characteristics in the Canadian Beaufort Sea", "type" : "article-journal", "volume" : "39" }, "uris" : [ "http://www.mendeley.com/documents/?uuid=a76170d6-11a4-4b25-9be3-d7140e159aa3" ] }, { "id" : "ITEM-2", "itemData" : { "author" : [ { "dropping-particle" : "", "family" : "Thorsteinson", "given" : "Lyman K.", "non-dropping-particle" : "", "parse-names" : false, "suffix" : "" }, { "dropping-particle" : "", "family" : "Love", "given" : "Milton S.", "non-dropping-particle" : "", "parse-names" : false, "suffix" : "" } ], "id" : "ITEM-2", "issued" : { "date-parts" : [ [ "2016" ] ] }, "title" : "Alaska Arctic Marine Fish Ecology Catalog", "type" : "report" }, "uris" : [ "http://www.mendeley.com/documents/?uuid=909944f5-bc0f-48e9-9d6e-63aec4454be9" ] }, { "id" : "ITEM-3", "itemData" : { "DOI" : "10.1007/s00300-004-0630-4", "ISBN" : "0722-4060", "ISSN" : "07224060", "abstract" : "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u22122, with an increase towards the western part of the basin. The standard deviation within the 31--51 images analyzed per station was small (&lt;1 individual m\u2212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 "author" : [ { "dropping-particle" : "", "family" : "Gradinger", "given" : "Rolf R.", "non-dropping-particle" : "", "parse-names" : false, "suffix" : "" }, { "dropping-particle" : "", "family" : "Bluhm", "given" : "Bodil A.", "non-dropping-particle" : "", "parse-names" : false, "suffix" : "" } ], "container-title" : "Polar Biology", "id" : "ITEM-3", "issue" : "10", "issued" : { "date-parts" : [ [ "2004" ] ] }, "page" : "595-603", "title" : "In-situ observations on the distribution and behavior of amphipods and Arctic cod (Boreogadus saida) under the sea ice of the High Arctic Canada Basin", "type" : "article-journal", "volume" : "27" }, "uris" : [ "http://www.mendeley.com/documents/?uuid=7bcde4a7-da43-4481-835f-a6b2c441ac48" ] } ], "mendeley" : { "formattedCitation" : "(Gradinger and Bluhm 2004; Majewski et al. 2016; Thorsteinson and Love 2016)", "plainTextFormattedCitation" : "(Gradinger and Bluhm 2004; Majewski et al. 2016; Thorsteinson and Love 2016)", "previouslyFormattedCitation" : "(Gradinger and Bluhm 2004; Majewski et al. 2016; Thorsteinson and Love 2016)" }, "properties" : {  }, "schema" : "https://github.com/citation-style-language/schema/raw/master/csl-citation.json" }</w:instrText>
      </w:r>
      <w:r>
        <w:rPr>
          <w:rFonts w:cs="Times New Roman"/>
        </w:rPr>
        <w:fldChar w:fldCharType="separate"/>
      </w:r>
      <w:r w:rsidRPr="0041192B">
        <w:rPr>
          <w:rFonts w:cs="Times New Roman"/>
          <w:noProof/>
        </w:rPr>
        <w:t>(Gradinger and Bluhm 2004; Majewski et al. 2016; Thorsteinson and Love 2016)</w:t>
      </w:r>
      <w:r>
        <w:rPr>
          <w:rFonts w:cs="Times New Roman"/>
        </w:rPr>
        <w:fldChar w:fldCharType="end"/>
      </w:r>
      <w:r w:rsidRPr="003622D7">
        <w:rPr>
          <w:rFonts w:cs="Times New Roman"/>
        </w:rPr>
        <w:t xml:space="preserve">. </w:t>
      </w:r>
      <w:r>
        <w:rPr>
          <w:rFonts w:cs="Times New Roman"/>
        </w:rPr>
        <w:t xml:space="preserve">Arctic Cod play a key linkage between abundant zooplankton such as calanoid copepods and amphipods and higher trophic organisms such as </w:t>
      </w:r>
      <w:r w:rsidRPr="00CE17CB">
        <w:rPr>
          <w:rFonts w:cs="Times New Roman"/>
        </w:rPr>
        <w:t>Black Guillem</w:t>
      </w:r>
      <w:r>
        <w:rPr>
          <w:rFonts w:cs="Times New Roman"/>
        </w:rPr>
        <w:t xml:space="preserve">ot </w:t>
      </w:r>
      <w:proofErr w:type="spellStart"/>
      <w:r w:rsidRPr="00CE17CB">
        <w:rPr>
          <w:rFonts w:cs="Times New Roman"/>
          <w:i/>
        </w:rPr>
        <w:t>Cepphus</w:t>
      </w:r>
      <w:proofErr w:type="spellEnd"/>
      <w:r w:rsidRPr="00CE17CB">
        <w:rPr>
          <w:rFonts w:cs="Times New Roman"/>
          <w:i/>
        </w:rPr>
        <w:t xml:space="preserve"> grille</w:t>
      </w:r>
      <w:r>
        <w:rPr>
          <w:rFonts w:cs="Times New Roman"/>
        </w:rPr>
        <w:t xml:space="preserve">, </w:t>
      </w:r>
      <w:r w:rsidRPr="00FC2E94">
        <w:rPr>
          <w:rFonts w:cs="Times New Roman"/>
        </w:rPr>
        <w:t xml:space="preserve">ringed seals </w:t>
      </w:r>
      <w:proofErr w:type="spellStart"/>
      <w:r w:rsidRPr="00FC2E94">
        <w:rPr>
          <w:rFonts w:cs="Times New Roman"/>
          <w:i/>
        </w:rPr>
        <w:t>Pusa</w:t>
      </w:r>
      <w:proofErr w:type="spellEnd"/>
      <w:r w:rsidRPr="00FC2E94">
        <w:rPr>
          <w:rFonts w:cs="Times New Roman"/>
          <w:i/>
        </w:rPr>
        <w:t xml:space="preserve"> </w:t>
      </w:r>
      <w:proofErr w:type="spellStart"/>
      <w:r w:rsidRPr="00FC2E94">
        <w:rPr>
          <w:rFonts w:cs="Times New Roman"/>
          <w:i/>
        </w:rPr>
        <w:t>hispida</w:t>
      </w:r>
      <w:proofErr w:type="spellEnd"/>
      <w:r>
        <w:rPr>
          <w:rFonts w:cs="Times New Roman"/>
        </w:rPr>
        <w:t>,</w:t>
      </w:r>
      <w:r w:rsidRPr="00FC2E94">
        <w:rPr>
          <w:rFonts w:cs="Times New Roman"/>
        </w:rPr>
        <w:t xml:space="preserve"> and beluga whales </w:t>
      </w:r>
      <w:r w:rsidRPr="00FC2E94">
        <w:rPr>
          <w:rFonts w:cs="Times New Roman"/>
          <w:i/>
        </w:rPr>
        <w:t>Delphinapterus leucas</w:t>
      </w:r>
      <w:r>
        <w:rPr>
          <w:rFonts w:cs="Times New Roman"/>
        </w:rPr>
        <w:t xml:space="preserve"> (</w:t>
      </w:r>
      <w:r>
        <w:rPr>
          <w:rFonts w:cs="Times New Roman"/>
        </w:rPr>
        <w:fldChar w:fldCharType="begin" w:fldLock="1"/>
      </w:r>
      <w:r>
        <w:rPr>
          <w:rFonts w:cs="Times New Roman"/>
        </w:rPr>
        <w:instrText>ADDIN CSL_CITATION { "citationItems" : [ { "id" : "ITEM-1", "itemData" : { "DOI" : "10.1016/0266-9838(93)90013-8", "ISBN" : "0004-0843", "ISSN" : "02669838", "PMID" : "39", "abstract" : "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 "author" : [ { "dropping-particle" : "", "family" : "Bradstreet", "given" : "Michael S W", "non-dropping-particle" : "", "parse-names" : false, "suffix" : "" }, { "dropping-particle" : "", "family" : "Cross", "given" : "William E", "non-dropping-particle" : "", "parse-names" : false, "suffix" : "" } ], "container-title" : "Arctic", "id" : "ITEM-1", "issue" : "1", "issued" : { "date-parts" : [ [ "1982" ] ] }, "page" : "1-12", "title" : "Trophic Relationships at High Arctic Ice Edges", "type" : "article-journal", "volume" : "35" }, "uris" : [ "http://www.mendeley.com/documents/?uuid=235c5829-595d-47de-8035-3d1d4ddf2989" ] }, { "id" : "ITEM-2", "itemData" : { "abstract" : "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u00b1 0.01) \u2022 Lengthmm + 18.12 (\u00b1 1.33). Even though fish lost some water as they were transported to the nest by avian predators, wet density also increased with fork length. We suggest that environmental conditions had a similar effect on growth at th locations although they occur in very different oc\u00e9anographie regimes. Arctic cod, especially large cod, is one of th energy-rich prey species in the Arctic. Our results highlight the importance of this valuable prey to Arctic ecosystems utility of using seabirds opportunistically as samplers of the marine env", "author" : [ { "dropping-particle" : "", "family" : "Harter", "given" : "B. Britten", "non-dropping-particle" : "", "parse-names" : false, "suffix" : "" }, { "dropping-particle" : "", "family" : "Elliott", "given" : "Kyle H.", "non-dropping-particle" : "", "parse-names" : false, "suffix" : "" }, { "dropping-particle" : "", "family" : "Divoky", "given" : "George J.", "non-dropping-particle" : "", "parse-names" : false, "suffix" : "" }, { "dropping-particle" : "", "family" : "Davoren", "given" : "Gail K.", "non-dropping-particle" : "", "parse-names" : false, "suffix" : "" } ], "container-title" : "Arctic", "id" : "ITEM-2", "issue" : "2", "issued" : { "date-parts" : [ [ "2013" ] ] }, "page" : "191-196", "title" : "Arctic Cod (Boreogadus saida) as Prey: Fish Length-Energetics Relationships in the Beaufort Sea and Hudson Bay", "type" : "article-journal", "volume" : "66" }, "uris" : [ "http://www.mendeley.com/documents/?uuid=1c9175fa-607f-40d6-80c9-d4c788dc3e89" ] }, { "id" : "ITEM-3", "itemData" : { "author" : [ { "dropping-particle" : "", "family" : "Thorsteinson", "given" : "Lyman K.", "non-dropping-particle" : "", "parse-names" : false, "suffix" : "" }, { "dropping-particle" : "", "family" : "Love", "given" : "Milton S.", "non-dropping-particle" : "", "parse-names" : false, "suffix" : "" } ], "id" : "ITEM-3", "issued" : { "date-parts" : [ [ "2016" ] ] }, "title" : "Alaska Arctic Marine Fish Ecology Catalog", "type" : "report" }, "uris" : [ "http://www.mendeley.com/documents/?uuid=909944f5-bc0f-48e9-9d6e-63aec4454be9" ] } ], "mendeley" : { "formattedCitation" : "(Bradstreet and Cross 1982; Harter et al. 2013; Thorsteinson and Love 2016)", "manualFormatting" : "Bradstreet and Cross 1982; Harter et al. 2013; Thorsteinson and Love 2016)", "plainTextFormattedCitation" : "(Bradstreet and Cross 1982; Harter et al. 2013; Thorsteinson and Love 2016)", "previouslyFormattedCitation" : "(Bradstreet and Cross 1982; Harter et al. 2013; Thorsteinson and Love 2016)" }, "properties" : {  }, "schema" : "https://github.com/citation-style-language/schema/raw/master/csl-citation.json" }</w:instrText>
      </w:r>
      <w:r>
        <w:rPr>
          <w:rFonts w:cs="Times New Roman"/>
        </w:rPr>
        <w:fldChar w:fldCharType="separate"/>
      </w:r>
      <w:r w:rsidRPr="0041192B">
        <w:rPr>
          <w:rFonts w:cs="Times New Roman"/>
          <w:noProof/>
        </w:rPr>
        <w:t>Bradstreet and Cross 1982; Harter et al. 2013; Thorsteinson and Love 2016)</w:t>
      </w:r>
      <w:r>
        <w:rPr>
          <w:rFonts w:cs="Times New Roman"/>
        </w:rPr>
        <w:fldChar w:fldCharType="end"/>
      </w:r>
      <w:r>
        <w:rPr>
          <w:rFonts w:cs="Times New Roman"/>
        </w:rPr>
        <w:t>.</w:t>
      </w:r>
      <w:r w:rsidR="001C62B9">
        <w:rPr>
          <w:rFonts w:cs="Times New Roman"/>
        </w:rPr>
        <w:t xml:space="preserve"> M</w:t>
      </w:r>
      <w:r>
        <w:rPr>
          <w:rFonts w:cs="Times New Roman"/>
        </w:rPr>
        <w:t xml:space="preserve">arine biological inventory projects in the Arctic often document Arctic Cod as are one of the most common Arctic marine fish species </w:t>
      </w:r>
      <w:r>
        <w:rPr>
          <w:rFonts w:cs="Times New Roman"/>
        </w:rPr>
        <w:fldChar w:fldCharType="begin" w:fldLock="1"/>
      </w:r>
      <w:r>
        <w:rPr>
          <w:rFonts w:cs="Times New Roman"/>
        </w:rPr>
        <w:instrText>ADDIN CSL_CITATION { "citationItems" : [ { "id" : "ITEM-1", "itemData" : { "DOI" : "10.1016/j.csr.2013.05.010", "ISBN" : "0278-4343", "ISSN" : "02784343", "abstract" : "Three closely-spaced study areas in the northeastern Chukchi Sea off of Alaska provided a opportunity to examine demersal fish communities over a small spatial scale as part of a multidisciplinary program. During 2009 and 2010, fishes in the three study areas (Klondike, Burger, and Statoil) were sampled at 37 stations with a plumb staff beam trawl and a 3. m beam trawl; 70% of stations were sampled during all three cruises. Fish catches were dominated by small fishes (&lt;150. mm TL), which cannot be wholly attributed to the small mesh size of the net. Output from generalized linear modeling of the data suggested that overall fish density, species richness, and density of Arctic staghorn sculpin (Gymnocanthus tricuspis) and Bering flounder (Hippoglossoides robustus) were higher in the more southerly Klondike study area than in the more northerly Burger and Statoil study areas. Arctic cod (Boreogadus saida) was abundant throughout the study region. Richness and density could be explained by the environmental variables that defined the overall study area. The Klondike study area was warmer and erosional in nature with higher proportions of gravel sediment. Other study areas were colder and more depositional in nature with muddier sediment and were characterized by high densities of megafaunal invertebrates such as brittle stars. There appeared to be a lack of ecological homogeneity across these three closely-spaced study areas of the Chukchi Sea. \u00a9 2013 Elsevier Ltd.", "author" : [ { "dropping-particle" : "", "family" : "Norcross", "given" : "Brenda L.", "non-dropping-particle" : "", "parse-names" : false, "suffix" : "" }, { "dropping-particle" : "", "family" : "Raborn", "given" : "Scott W.", "non-dropping-particle" : "", "parse-names" : false, "suffix" : "" }, { "dropping-particle" : "", "family" : "Holladay", "given" : "Brenda A.", "non-dropping-particle" : "", "parse-names" : false, "suffix" : "" }, { "dropping-particle" : "", "family" : "Gallaway", "given" : "Benny J.", "non-dropping-particle" : "", "parse-names" : false, "suffix" : "" }, { "dropping-particle" : "", "family" : "Crawford", "given" : "Stephen T.", "non-dropping-particle" : "", "parse-names" : false, "suffix" : "" }, { "dropping-particle" : "", "family" : "Priest", "given" : "Justin T.", "non-dropping-particle" : "", "parse-names" : false, "suffix" : "" }, { "dropping-particle" : "", "family" : "Edenfield", "given" : "Lorena E.", "non-dropping-particle" : "", "parse-names" : false, "suffix" : "" }, { "dropping-particle" : "", "family" : "Meyer", "given" : "Robert", "non-dropping-particle" : "", "parse-names" : false, "suffix" : "" } ], "container-title" : "Continental Shelf Research", "id" : "ITEM-1", "issued" : { "date-parts" : [ [ "2013" ] ] }, "page" : "77-95", "title" : "Northeastern Chukchi Sea demersal fishes and associated environmental characteristics, 2009-2010", "type" : "article-journal", "volume" : "67" }, "uris" : [ "http://www.mendeley.com/documents/?uuid=3b5051e1-795d-38bc-bef4-a07efc0b9eb9" ] }, { "id" : "ITEM-2", "itemData" : { "author" : [ { "dropping-particle" : "", "family" : "Frost", "given" : "Kathryn J.", "non-dropping-particle" : "", "parse-names" : false, "suffix" : "" }, { "dropping-particle" : "", "family" : "Lowry", "given" : "Lloyd F.", "non-dropping-particle" : "", "parse-names" : false, "suffix" : "" } ], "id" : "ITEM-2", "issued" : { "date-parts" : [ [ "1983" ] ] }, "number-of-pages" : "32", "title" : "Demersal Fishes and Invertebrates Trawled in the Northeastern Chukchi and Western Beaufort Seas, 1976-77", "type" : "report" }, "uris" : [ "http://www.mendeley.com/documents/?uuid=9f61da85-3488-47df-935e-1666b2f3bc26" ] } ], "mendeley" : { "formattedCitation" : "(Frost and Lowry 1983; Norcross et al. 2013)", "plainTextFormattedCitation" : "(Frost and Lowry 1983; Norcross et al. 2013)", "previouslyFormattedCitation" : "(Frost and Lowry 1983; Norcross et al. 2013)" }, "properties" : {  }, "schema" : "https://github.com/citation-style-language/schema/raw/master/csl-citation.json" }</w:instrText>
      </w:r>
      <w:r>
        <w:rPr>
          <w:rFonts w:cs="Times New Roman"/>
        </w:rPr>
        <w:fldChar w:fldCharType="separate"/>
      </w:r>
      <w:r w:rsidRPr="00FF5361">
        <w:rPr>
          <w:rFonts w:cs="Times New Roman"/>
          <w:noProof/>
        </w:rPr>
        <w:t>(Frost and Lowry 1983; Norcross et al. 2013)</w:t>
      </w:r>
      <w:r>
        <w:rPr>
          <w:rFonts w:cs="Times New Roman"/>
        </w:rPr>
        <w:fldChar w:fldCharType="end"/>
      </w:r>
      <w:r>
        <w:rPr>
          <w:rFonts w:cs="Times New Roman"/>
        </w:rPr>
        <w:t xml:space="preserve">. </w:t>
      </w:r>
    </w:p>
    <w:p w14:paraId="29247325" w14:textId="69CBA3BC" w:rsidR="00B448CE" w:rsidRDefault="00B448CE" w:rsidP="00B448CE">
      <w:pPr>
        <w:ind w:firstLine="540"/>
        <w:rPr>
          <w:rFonts w:cs="Times New Roman"/>
        </w:rPr>
      </w:pPr>
      <w:r>
        <w:rPr>
          <w:rFonts w:cs="Times New Roman"/>
        </w:rPr>
        <w:t xml:space="preserve">Arctic fresh and nearshore waters are </w:t>
      </w:r>
      <w:r w:rsidRPr="003622D7">
        <w:rPr>
          <w:rFonts w:cs="Times New Roman"/>
        </w:rPr>
        <w:t xml:space="preserve">comprised of several species of whitefishes, including Broad Whitefish </w:t>
      </w:r>
      <w:r w:rsidRPr="003622D7">
        <w:rPr>
          <w:rFonts w:cs="Times New Roman"/>
          <w:i/>
        </w:rPr>
        <w:t>Coregonus nasus</w:t>
      </w:r>
      <w:r w:rsidRPr="003622D7">
        <w:rPr>
          <w:rFonts w:cs="Times New Roman"/>
        </w:rPr>
        <w:t xml:space="preserve">, Arctic Cisco </w:t>
      </w:r>
      <w:r w:rsidRPr="003622D7">
        <w:rPr>
          <w:rFonts w:cs="Times New Roman"/>
          <w:i/>
        </w:rPr>
        <w:t xml:space="preserve">Coregonus </w:t>
      </w:r>
      <w:proofErr w:type="spellStart"/>
      <w:r w:rsidRPr="003622D7">
        <w:rPr>
          <w:rFonts w:cs="Times New Roman"/>
          <w:i/>
        </w:rPr>
        <w:t>autumnalis</w:t>
      </w:r>
      <w:proofErr w:type="spellEnd"/>
      <w:r w:rsidRPr="003622D7">
        <w:rPr>
          <w:rFonts w:cs="Times New Roman"/>
        </w:rPr>
        <w:t xml:space="preserve">, Least Cisco </w:t>
      </w:r>
      <w:r w:rsidRPr="003622D7">
        <w:rPr>
          <w:rFonts w:cs="Times New Roman"/>
          <w:i/>
        </w:rPr>
        <w:t>Coregonus sardinella</w:t>
      </w:r>
      <w:r>
        <w:rPr>
          <w:rFonts w:cs="Times New Roman"/>
        </w:rPr>
        <w:t>, and Humpback Whitefish</w:t>
      </w:r>
      <w:r w:rsidRPr="009802DE">
        <w:t xml:space="preserve"> </w:t>
      </w:r>
      <w:r w:rsidRPr="009802DE">
        <w:rPr>
          <w:rFonts w:cs="Times New Roman"/>
          <w:i/>
        </w:rPr>
        <w:t xml:space="preserve">Coregonus </w:t>
      </w:r>
      <w:proofErr w:type="spellStart"/>
      <w:r w:rsidRPr="009802DE">
        <w:rPr>
          <w:rFonts w:cs="Times New Roman"/>
          <w:i/>
        </w:rPr>
        <w:t>pidschian</w:t>
      </w:r>
      <w:proofErr w:type="spellEnd"/>
      <w:r>
        <w:rPr>
          <w:rFonts w:cs="Times New Roman"/>
        </w:rPr>
        <w:t>.</w:t>
      </w:r>
      <w:r w:rsidRPr="003622D7">
        <w:rPr>
          <w:rFonts w:cs="Times New Roman"/>
        </w:rPr>
        <w:t xml:space="preserve"> Arctic whitefish species </w:t>
      </w:r>
      <w:r w:rsidRPr="003622D7">
        <w:rPr>
          <w:rFonts w:cs="Times New Roman"/>
        </w:rPr>
        <w:lastRenderedPageBreak/>
        <w:t>are amphidromous and tolerant of moderate levels of salinity</w:t>
      </w:r>
      <w:r>
        <w:rPr>
          <w:rFonts w:cs="Times New Roman"/>
        </w:rPr>
        <w:t xml:space="preserve"> </w:t>
      </w:r>
      <w:r>
        <w:rPr>
          <w:rFonts w:cs="Times New Roman"/>
        </w:rPr>
        <w:fldChar w:fldCharType="begin" w:fldLock="1"/>
      </w:r>
      <w:r>
        <w:rPr>
          <w:rFonts w:cs="Times New Roman"/>
        </w:rPr>
        <w:instrText>ADDIN CSL_CITATION { "citationItems" : [ { "id" : "ITEM-1", "itemData" : { "DOI" : "10.1111/j.1095-8649.1993.tb00581.x", "ISSN" : "10958649", "abstract" : "463-474", "author" : [ { "dropping-particle" : "", "family" : "Fechhelm", "given" : "Robert G.", "non-dropping-particle" : "", "parse-names" : false, "suffix" : "" }, { "dropping-particle" : "", "family" : "Fitzgerald", "given" : "P. S.", "non-dropping-particle" : "", "parse-names" : false, "suffix" : "" }, { "dropping-particle" : "", "family" : "Bryan", "given" : "J. D.", "non-dropping-particle" : "", "parse-names" : false, "suffix" : "" }, { "dropping-particle" : "", "family" : "Gallaway", "given" : "Benny J.", "non-dropping-particle" : "", "parse-names" : false, "suffix" : "" } ], "container-title" : "Journal of Fish Biology", "id" : "ITEM-1", "issue" : "3", "issued" : { "date-parts" : [ [ "1993" ] ] }, "page" : "463-474", "title" : "Effect of salinity and temperature on the growth of yearling Arctic cisco (Coregonus autumnalis) of the Alaskan Beaufort Sea", "type" : "article", "volume" : "43" }, "uris" : [ "http://www.mendeley.com/documents/?uuid=25601ffa-1577-4359-b315-3e6281d2ec5c" ] }, { "id" : "ITEM-2", "itemData" : { "ISBN" : "0008-4301", "ISSN" : "00084301", "abstract" : "In the absence of distribution data for juvenile broad whitefish, Coregonus nasus, laboratory experiments were designed to elucidate the salinity ranges that the species will tolerate. Larval fish (12- 18 mm) died within 120 h at salinities of 12.5%, and higher at both 5 and 10\u00b0C, though more slowly at 5\u00b0C. Salinities of 12.5 and 15%,, but no higher, were tolerated for 120 h at 15 \"C. Larvae fed readily at 15 \"C but not at 5 or 10\u00b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 "author" : [ { "dropping-particle" : "", "family" : "March", "given" : "B G E", "non-dropping-particle" : "de", "parse-names" : false, "suffix" : "" } ], "container-title" : "Canadian Journal of Zoology", "id" : "ITEM-2", "issued" : { "date-parts" : [ [ "1989" ] ] }, "page" : "2392-2397", "title" : "Salinity tolerance of larval and juvenile broad whitefish (Coregonus nasus)", "type" : "article-journal", "volume" : "67" }, "uris" : [ "http://www.mendeley.com/documents/?uuid=cc7e4131-40fc-4351-8031-baadbc7c43dc" ] }, { "id" : "ITEM-3", "itemData" : { "author" : [ { "dropping-particle" : "", "family" : "Bond", "given" : "W. A.", "non-dropping-particle" : "", "parse-names" : false, "suffix" : "" }, { "dropping-particle" : "", "family" : "Erickson", "given" : "R. N.", "non-dropping-particle" : "", "parse-names" : false, "suffix" : "" } ], "container-title" : "Canadian Technical Report of Fisheries and Aquatic Sciences", "id" : "ITEM-3", "issued" : { "date-parts" : [ [ "1985" ] ] }, "title" : "Life History Studies of Anadromous Coregonid Fishes in Two Freshwater Lake Systems on the Tuktoyaktuk Peninsula, Northwest Territories Canadian Technical Report of Fisheries and Aquatic Sciences", "type" : "article-journal", "volume" : "1336" }, "uris" : [ "http://www.mendeley.com/documents/?uuid=aeae6409-fa51-4222-a27b-c0f80fff1127" ] } ], "mendeley" : { "formattedCitation" : "(Bond and Erickson 1985; de March 1989; Fechhelm et al. 1993)", "plainTextFormattedCitation" : "(Bond and Erickson 1985; de March 1989; Fechhelm et al. 1993)", "previouslyFormattedCitation" : "(Bond and Erickson 1985; de March 1989; Fechhelm et al. 1993)" }, "properties" : {  }, "schema" : "https://github.com/citation-style-language/schema/raw/master/csl-citation.json" }</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Arctic Cisco found in Alaskan waters are hatched in the Mackenzie River, Northwest Territories, Canada and transported east as juveniles through easterly winds pushing surface currents, returning to their natal waters within the Mackenzie River to spawn after spending 6–8 years rearing in Alaskan estuaries and rivers </w:t>
      </w:r>
      <w:r>
        <w:rPr>
          <w:rFonts w:cs="Times New Roman"/>
        </w:rPr>
        <w:fldChar w:fldCharType="begin" w:fldLock="1"/>
      </w:r>
      <w:r>
        <w:rPr>
          <w:rFonts w:cs="Times New Roman"/>
        </w:rPr>
        <w:instrText>ADDIN CSL_CITATION { "citationItems" : [ { "id" : "ITEM-1", "itemData" : { "DOI" : "10.1007/s00300-013-1372-y", "ISSN" : "07224060", "abstract" : "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u00a9 2013 US Government.", "author" : [ { "dropping-particle" : "", "family" : "Zimmerman", "given" : "Christian E.", "non-dropping-particle" : "", "parse-names" : false, "suffix" : "" }, { "dropping-particle" : "", "family" : "Ramey", "given" : "Andrew M.", "non-dropping-particle" : "", "parse-names" : false, "suffix" : "" }, { "dropping-particle" : "", "family" : "Turner", "given" : "Sara M.", "non-dropping-particle" : "", "parse-names" : false, "suffix" : "" }, { "dropping-particle" : "", "family" : "Mueter", "given" : "Franz J.", "non-dropping-particle" : "", "parse-names" : false, "suffix" : "" }, { "dropping-particle" : "", "family" : "Murphy", "given" : "Stephen M.", "non-dropping-particle" : "", "parse-names" : false, "suffix" : "" }, { "dropping-particle" : "", "family" : "Nielsen", "given" : "Jennifer L.", "non-dropping-particle" : "", "parse-names" : false, "suffix" : "" } ], "container-title" : "Polar Biology", "id" : "ITEM-1", "issue" : "11", "issued" : { "date-parts" : [ [ "2013" ] ] }, "page" : "1543-1555", "title" : "Genetics, recruitment, and migration patterns of Arctic cisco (Coregonus autumnalis) in the Colville River, Alaska, and Mackenzie River, Canada", "type" : "article-journal", "volume" : "36" }, "uris" : [ "http://www.mendeley.com/documents/?uuid=797cc2f6-a070-4778-8296-b429a9b14eda" ] }, { "id" : "ITEM-2", "itemData" : { "DOI" : "10.1007/s00300-012-1244-x", "ISBN" : "0722-4060", "ISSN" : "07224060", "abstract" : "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 "author" : [ { "dropping-particle" : "", "family" : "Biela", "given" : "Vanessa R.", "non-dropping-particle" : "von", "parse-names" : false, "suffix" : "" }, { "dropping-particle" : "", "family" : "Zimmerman", "given" : "Christian E.", "non-dropping-particle" : "", "parse-names" : false, "suffix" : "" }, { "dropping-particle" : "", "family" : "Cohn", "given" : "Brian R.", "non-dropping-particle" : "", "parse-names" : false, "suffix" : "" }, { "dropping-particle" : "", "family" : "Welker", "given" : "Jeffrey M.", "non-dropping-particle" : "", "parse-names" : false, "suffix" : "" } ], "container-title" : "Polar Biology", "id" : "ITEM-2", "issue" : "1", "issued" : { "date-parts" : [ [ "2013" ] ] }, "page" : "137-146", "title" : "Terrestrial and marine trophic pathways support young-of-year growth in a nearshore Arctic fish", "type" : "article-journal", "volume" : "36" }, "uris" : [ "http://www.mendeley.com/documents/?uuid=43fe6237-654d-4057-8e28-e6ed5f41cd58" ] } ], "mendeley" : { "formattedCitation" : "(von Biela et al. 2013; Zimmerman et al. 2013)", "plainTextFormattedCitation" : "(von Biela et al. 2013; Zimmerman et al. 2013)", "previouslyFormattedCitation" : "(von Biela et al. 2013; Zimmerman et al. 2013)" }, "properties" : {  }, "schema" : "https://github.com/citation-style-language/schema/raw/master/csl-citation.json" }</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t>
      </w:r>
      <w:r w:rsidR="001C62B9">
        <w:rPr>
          <w:rFonts w:cs="Times New Roman"/>
        </w:rPr>
        <w:t xml:space="preserve">Least Cisco, </w:t>
      </w:r>
      <w:r>
        <w:rPr>
          <w:rFonts w:cs="Times New Roman"/>
        </w:rPr>
        <w:t>Broad Whitefish</w:t>
      </w:r>
      <w:r w:rsidR="001C62B9">
        <w:rPr>
          <w:rFonts w:cs="Times New Roman"/>
        </w:rPr>
        <w:t xml:space="preserve">, </w:t>
      </w:r>
      <w:r>
        <w:rPr>
          <w:rFonts w:cs="Times New Roman"/>
        </w:rPr>
        <w:t xml:space="preserve">and Humpback Whitefish are amphidromous species with spawning populations of this species in many of the rivers across northern Alaska </w:t>
      </w:r>
      <w:r>
        <w:rPr>
          <w:rFonts w:cs="Times New Roman"/>
        </w:rPr>
        <w:fldChar w:fldCharType="begin" w:fldLock="1"/>
      </w:r>
      <w:r>
        <w:rPr>
          <w:rFonts w:cs="Times New Roman"/>
        </w:rPr>
        <w:instrText>ADDIN CSL_CITATION { "citationItems" : [ { "id" : "ITEM-1", "itemData" : { "author" : [ { "dropping-particle" : "", "family" : "Craig", "given" : "P. C.", "non-dropping-particle" : "", "parse-names" : false, "suffix" : "" } ], "container-title" : "Biological Papers of the University of Alaska", "id" : "ITEM-1", "issue" : "24", "issued" : { "date-parts" : [ [ "1989" ] ] }, "page" : "27 - 54", "title" : "An introduction to anadromous fishes in the Alaskan Arctic.", "type" : "article-journal" }, "uris" : [ "http://www.mendeley.com/documents/?uuid=aeeebaa5-3922-4ace-a752-07613dab46b2" ] } ], "mendeley" : { "formattedCitation" : "(Craig 1989)", "plainTextFormattedCitation" : "(Craig 1989)", "previouslyFormattedCitation" : "(Craig 1989)" }, "properties" : {  }, "schema" : "https://github.com/citation-style-language/schema/raw/master/csl-citation.json" }</w:instrText>
      </w:r>
      <w:r>
        <w:rPr>
          <w:rFonts w:cs="Times New Roman"/>
        </w:rPr>
        <w:fldChar w:fldCharType="separate"/>
      </w:r>
      <w:r w:rsidRPr="00502B1B">
        <w:rPr>
          <w:rFonts w:cs="Times New Roman"/>
          <w:noProof/>
        </w:rPr>
        <w:t>(Craig 1989)</w:t>
      </w:r>
      <w:r>
        <w:rPr>
          <w:rFonts w:cs="Times New Roman"/>
        </w:rPr>
        <w:fldChar w:fldCharType="end"/>
      </w:r>
      <w:r w:rsidR="001C62B9">
        <w:rPr>
          <w:rFonts w:cs="Times New Roman"/>
        </w:rPr>
        <w:t xml:space="preserve"> </w:t>
      </w:r>
      <w:r w:rsidR="001C62B9" w:rsidRPr="00502B1B">
        <w:rPr>
          <w:rFonts w:cs="Times New Roman"/>
          <w:noProof/>
        </w:rPr>
        <w:t>(Craig 1984; Fechhelm et al. 1994</w:t>
      </w:r>
      <w:r w:rsidR="001C62B9">
        <w:rPr>
          <w:rFonts w:cs="Times New Roman"/>
          <w:noProof/>
        </w:rPr>
        <w:t>)</w:t>
      </w:r>
      <w:r>
        <w:rPr>
          <w:rFonts w:cs="Times New Roman"/>
        </w:rPr>
        <w:t xml:space="preserve">. The juveniles of all four of these whitefish species spend summer months feeding in the estuaries and deltas found along the coastal Beaufort Sea and then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Pr>
          <w:rFonts w:cs="Times New Roman"/>
        </w:rPr>
        <w:instrText>ADDIN CSL_CITATION { "citationItems" : [ { "id" : "ITEM-1", "itemData" : { "author" : [ { "dropping-particle" : "", "family" : "Seigle", "given" : "J. C.", "non-dropping-particle" : "", "parse-names" : false, "suffix" : "" }, { "dropping-particle" : "", "family" : "Gottschalk", "given" : "J. M.", "non-dropping-particle" : "", "parse-names" : false, "suffix" : "" } ], "id" : "ITEM-1", "issued" : { "date-parts" : [ [ "2013" ] ] }, "number-of-pages" : "43", "title" : "Fall 2012 subsistence fishery monitoring on the Colville River", "type" : "report" }, "uris" : [ "http://www.mendeley.com/documents/?uuid=cb974421-4dc6-4f8a-97a6-06fee655eea6" ] }, { "id" : "ITEM-2", "itemData" : { "DOI" : "10.1007/s", "ISBN" : "0004-0843", "ISSN" : "00040843", "abstract" : "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 "author" : [ { "dropping-particle" : "", "family" : "Fechhelm", "given" : "Robert G.", "non-dropping-particle" : "", "parse-names" : false, "suffix" : "" }, { "dropping-particle" : "", "family" : "Martin", "given" : "Larry R.", "non-dropping-particle" : "", "parse-names" : false, "suffix" : "" }, { "dropping-particle" : "", "family" : "Gallaway", "given" : "Benny J.", "non-dropping-particle" : "", "parse-names" : false, "suffix" : "" }, { "dropping-particle" : "", "family" : "Wilson", "given" : "William J.", "non-dropping-particle" : "", "parse-names" : false, "suffix" : "" }, { "dropping-particle" : "", "family" : "Griffiths", "given" : "William B.", "non-dropping-particle" : "", "parse-names" : false, "suffix" : "" } ], "container-title" : "Arctic", "id" : "ITEM-2", "issue" : "2", "issued" : { "date-parts" : [ [ "1999" ] ] }, "page" : "139-151", "title" : "Prudhoe Bay causeways and the summer coastal movements of Arctic Cisco and Least Cisco", "type" : "article-journal", "volume" : "52" }, "uris" : [ "http://www.mendeley.com/documents/?uuid=369f6812-5623-4932-abe2-a133ab2582f8" ] }, { "id" : "ITEM-3", "itemData" : { "author" : [ { "dropping-particle" : "", "family" : "Craig", "given" : "P. C.", "non-dropping-particle" : "", "parse-names" : false, "suffix" : "" }, { "dropping-particle" : "", "family" : "Griffiths", "given" : "William B.", "non-dropping-particle" : "", "parse-names" : false, "suffix" : "" }, { "dropping-particle" : "", "family" : "Haldorson", "given" : "L.", "non-dropping-particle" : "", "parse-names" : false, "suffix" : "" }, { "dropping-particle" : "", "family" : "McElderry", "given" : "H.", "non-dropping-particle" : "", "parse-names" : false, "suffix" : "" } ], "container-title" : "Polar Biology", "id" : "ITEM-3", "issued" : { "date-parts" : [ [ "1985" ] ] }, "page" : "9-18", "title" : "Distributional Patterns of Fishes in an Alaskan Arctic Lagoon", "type" : "article-journal", "volume" : "4" }, "uris" : [ "http://www.mendeley.com/documents/?uuid=6f32d67a-6fe5-4169-9ee6-6a567e39147f" ] } ], "mendeley" : { "formattedCitation" : "(Craig et al. 1985; Fechhelm et al. 1999; Seigle and Gottschalk 2013)", "plainTextFormattedCitation" : "(Craig et al. 1985; Fechhelm et al. 1999; Seigle and Gottschalk 2013)", "previouslyFormattedCitation" : "(Craig et al. 1985; Fechhelm et al. 1999; Seigle and Gottschalk 2013)" }, "properties" : {  }, "schema" : "https://github.com/citation-style-language/schema/raw/master/csl-citation.json" }</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
    <w:p w14:paraId="4455454E" w14:textId="6D8CBF21" w:rsidR="00596D67" w:rsidRDefault="00AA5175" w:rsidP="00AA5175">
      <w:pPr>
        <w:pStyle w:val="Heading1"/>
      </w:pPr>
      <w:r>
        <w:t>Methods</w:t>
      </w:r>
    </w:p>
    <w:p w14:paraId="5C1F1038" w14:textId="45EFFE6B" w:rsidR="009A6E95" w:rsidRPr="003F110C" w:rsidRDefault="009A6E95" w:rsidP="009A6E95">
      <w:pPr>
        <w:ind w:firstLine="540"/>
        <w:rPr>
          <w:rFonts w:cs="Times New Roman"/>
        </w:rPr>
      </w:pPr>
      <w:r w:rsidRPr="003F110C">
        <w:rPr>
          <w:rFonts w:cs="Times New Roman"/>
        </w:rPr>
        <w:t xml:space="preserve">The Beaufort Sea is a peripheral sea to the Arctic Ocean along the northern coast of Alaska and Canada. Coastlines along the Alaskan Beaufort Sea are typically salt marshes and slumping tundra, and coastal erosion rates appear to be increasing at many locations (Gibbs and Richmond 2015). Much of the coastal Beaufort Sea is shallow; for example, the 2-m isobath is 1 to 8 km from shore (Britch et al. 1983; Ross 1988). Barrier islands occur along much of the Alaskan Beaufort Sea coast, differentiating outside marine waters from the coastal waters. There are several large sources of freshwater inputs into the Beaufort Sea, including the Colville River (9.0 km3/year; USGS 2018a), the Sagavanirktok River (1.5 km3/year; USGS 2018b), and the </w:t>
      </w:r>
      <w:r w:rsidRPr="003F110C">
        <w:rPr>
          <w:rFonts w:cs="Times New Roman"/>
        </w:rPr>
        <w:lastRenderedPageBreak/>
        <w:t xml:space="preserve">Mackenzie River (325 km3/year; Yang et al. 2015).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than 5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4C4E6F">
        <w:rPr>
          <w:rFonts w:cs="Times New Roman"/>
        </w:rPr>
        <w:instrText>ADDIN CSL_CITATION { "citationItems" : [ { "id" : "ITEM-1", "itemData" : { "author" : [ { "dropping-particle" : "", "family" : "Ross", "given" : "Bryan D.", "non-dropping-particle" : "", "parse-names" : false, "suffix" : "" } ], "id" : "ITEM-1", "issued" : { "date-parts" : [ [ "1988" ] ] }, "title" : "Causeways in the Alaskan Beaufort Sea", "type" : "report" }, "uris" : [ "http://www.mendeley.com/documents/?uuid=22003416-9f47-49e8-a532-af0934e3e574" ] } ], "mendeley" : { "formattedCitation" : "(Ross 1988)", "plainTextFormattedCitation" : "(Ross 1988)", "previouslyFormattedCitation" : "(Ross 1988)" }, "properties" : {  }, "schema" : "https://github.com/citation-style-language/schema/raw/master/csl-citation.json" }</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4C4E6F">
        <w:rPr>
          <w:rFonts w:cs="Times New Roman"/>
        </w:rPr>
        <w:instrText>ADDIN CSL_CITATION { "citationItems" : [ { "id" : "ITEM-1", "itemData" : { "author" : [ { "dropping-particle" : "", "family" : "Ross", "given" : "Bryan D.", "non-dropping-particle" : "", "parse-names" : false, "suffix" : "" } ], "id" : "ITEM-1", "issued" : { "date-parts" : [ [ "1988" ] ] }, "title" : "Causeways in the Alaskan Beaufort Sea", "type" : "report" }, "uris" : [ "http://www.mendeley.com/documents/?uuid=22003416-9f47-49e8-a532-af0934e3e574" ] } ], "mendeley" : { "formattedCitation" : "(Ross 1988)", "plainTextFormattedCitation" : "(Ross 1988)", "previouslyFormattedCitation" : "(Ross 1988)" }, "properties" : {  }, "schema" : "https://github.com/citation-style-language/schema/raw/master/csl-citation.json" }</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The majority of the shoreline remains as natural tundra banks, </w:t>
      </w:r>
      <w:r w:rsidR="004C4E6F">
        <w:rPr>
          <w:rFonts w:cs="Times New Roman"/>
        </w:rPr>
        <w:t>al</w:t>
      </w:r>
      <w:r w:rsidR="004C4E6F" w:rsidRPr="00B93F33">
        <w:rPr>
          <w:rFonts w:cs="Times New Roman"/>
        </w:rPr>
        <w:t>though the rate</w:t>
      </w:r>
      <w:r w:rsidR="004C4E6F">
        <w:rPr>
          <w:rFonts w:cs="Times New Roman"/>
        </w:rPr>
        <w:t xml:space="preserve"> of </w:t>
      </w:r>
      <w:r w:rsidR="004C4E6F" w:rsidRPr="00B93F33">
        <w:rPr>
          <w:rFonts w:cs="Times New Roman"/>
        </w:rPr>
        <w:t>erosion has increased at many locations</w:t>
      </w:r>
      <w:r w:rsidR="004C4E6F">
        <w:rPr>
          <w:rFonts w:cs="Times New Roman"/>
        </w:rPr>
        <w:t xml:space="preserve"> </w:t>
      </w:r>
      <w:r w:rsidR="004C4E6F">
        <w:rPr>
          <w:rFonts w:cs="Times New Roman"/>
        </w:rPr>
        <w:fldChar w:fldCharType="begin" w:fldLock="1"/>
      </w:r>
      <w:r w:rsidR="004C4E6F">
        <w:rPr>
          <w:rFonts w:cs="Times New Roman"/>
        </w:rPr>
        <w:instrText>ADDIN CSL_CITATION { "citationItems" : [ { "id" : "ITEM-1", "itemData" : { "ISSN" : "2015\u20131048", "author" : [ { "dropping-particle" : "", "family" : "Gibbs", "given" : "Ann E", "non-dropping-particle" : "", "parse-names" : false, "suffix" : "" }, { "dropping-particle" : "", "family" : "Richmond", "given" : "Bruce M", "non-dropping-particle" : "", "parse-names" : false, "suffix" : "" } ], "container-title" : "U.S. Geological Survey Open File Report 2015 - 1048", "id" : "ITEM-1", "issued" : { "date-parts" : [ [ "2015" ] ] }, "number-of-pages" : "96", "title" : "National Assessment of Shoreline Change \u2014 Historical Shoreline Change Along the North Coast of Alaska , U.S.-Canadian Border to Icy Cape", "type" : "report" }, "uris" : [ "http://www.mendeley.com/documents/?uuid=d4e76cf1-4893-4299-bc68-fe3d4aebafcf" ] } ], "mendeley" : { "formattedCitation" : "(Gibbs and Richmond 2015)", "plainTextFormattedCitation" : "(Gibbs and Richmond 2015)", "previouslyFormattedCitation" : "(Gibbs and Richmond 2015)" }, "properties" : {  }, "schema" : "https://github.com/citation-style-language/schema/raw/master/csl-citation.json" }</w:instrText>
      </w:r>
      <w:r w:rsidR="004C4E6F">
        <w:rPr>
          <w:rFonts w:cs="Times New Roman"/>
        </w:rPr>
        <w:fldChar w:fldCharType="separate"/>
      </w:r>
      <w:r w:rsidR="004C4E6F" w:rsidRPr="00E87822">
        <w:rPr>
          <w:rFonts w:cs="Times New Roman"/>
          <w:noProof/>
        </w:rPr>
        <w:t>(Gibbs and Richmond 2015)</w:t>
      </w:r>
      <w:r w:rsidR="004C4E6F">
        <w:rPr>
          <w:rFonts w:cs="Times New Roman"/>
        </w:rPr>
        <w:fldChar w:fldCharType="end"/>
      </w:r>
      <w:r w:rsidR="004C4E6F" w:rsidRPr="00B93F33">
        <w:rPr>
          <w:rFonts w:cs="Times New Roman"/>
        </w:rPr>
        <w:t>.</w:t>
      </w:r>
    </w:p>
    <w:p w14:paraId="478C3F2C" w14:textId="7A83F2F1" w:rsidR="009A6E95" w:rsidRPr="009A6E95" w:rsidRDefault="001C62B9" w:rsidP="009A6E95">
      <w:pPr>
        <w:ind w:firstLine="540"/>
        <w:rPr>
          <w:rFonts w:cs="Times New Roman"/>
        </w:rPr>
      </w:pPr>
      <w:r>
        <w:rPr>
          <w:rFonts w:cs="Times New Roman"/>
        </w:rPr>
        <w:t xml:space="preserve">Beginning in </w:t>
      </w:r>
      <w:r w:rsidR="009A6E95">
        <w:rPr>
          <w:rFonts w:cs="Times New Roman"/>
        </w:rPr>
        <w:t>1981</w:t>
      </w:r>
      <w:r>
        <w:rPr>
          <w:rFonts w:cs="Times New Roman"/>
        </w:rPr>
        <w:t xml:space="preserve">, </w:t>
      </w:r>
      <w:r w:rsidR="009A6E95" w:rsidRPr="009A6E95">
        <w:rPr>
          <w:rFonts w:cs="Times New Roman"/>
        </w:rPr>
        <w:t xml:space="preserve">daily fish monitoring has occurred annually along the coast near Prudhoe Bay, Alaska for approximately 8–10 weeks each summer during July and August, with the exception of the 1999 and 2000 field seasons. </w:t>
      </w:r>
      <w:r w:rsidR="009A6E95">
        <w:rPr>
          <w:rFonts w:cs="Times New Roman"/>
        </w:rPr>
        <w:t>S</w:t>
      </w:r>
      <w:r>
        <w:rPr>
          <w:rFonts w:cs="Times New Roman"/>
        </w:rPr>
        <w:t xml:space="preserve">ince 2001, </w:t>
      </w:r>
      <w:r w:rsidR="009A6E95">
        <w:rPr>
          <w:rFonts w:cs="Times New Roman"/>
        </w:rPr>
        <w:t xml:space="preserve">a standardized sampling methodology for collecting </w:t>
      </w:r>
      <w:r>
        <w:rPr>
          <w:rFonts w:cs="Times New Roman"/>
        </w:rPr>
        <w:t>daily abundance and length data (for select species of subsistence importance) have been recorded in an annual database.</w:t>
      </w:r>
      <w:r w:rsidR="009A6E95" w:rsidRPr="009A6E95">
        <w:rPr>
          <w:rFonts w:cs="Times New Roman"/>
        </w:rPr>
        <w:t xml:space="preserve"> </w:t>
      </w:r>
      <w:r w:rsidR="009A6E95">
        <w:rPr>
          <w:rFonts w:cs="Times New Roman"/>
        </w:rPr>
        <w:t>F</w:t>
      </w:r>
      <w:r w:rsidR="009A6E95" w:rsidRPr="009A6E95">
        <w:rPr>
          <w:rFonts w:cs="Times New Roman"/>
        </w:rPr>
        <w:t xml:space="preserve">our fixed stations </w:t>
      </w:r>
      <w:r w:rsidR="009A6E95">
        <w:rPr>
          <w:rFonts w:cs="Times New Roman"/>
        </w:rPr>
        <w:t xml:space="preserve">collect fish using </w:t>
      </w:r>
      <w:r w:rsidR="009A6E95" w:rsidRPr="009A6E95">
        <w:rPr>
          <w:rFonts w:cs="Times New Roman"/>
        </w:rPr>
        <w:t>double-ended fyke nets</w:t>
      </w:r>
      <w:r w:rsidR="004C4E6F">
        <w:rPr>
          <w:rFonts w:cs="Times New Roman"/>
        </w:rPr>
        <w:t xml:space="preserve">, located </w:t>
      </w:r>
      <w:r w:rsidR="009A6E95" w:rsidRPr="009A6E95">
        <w:rPr>
          <w:rFonts w:cs="Times New Roman"/>
        </w:rPr>
        <w:t xml:space="preserve">roughly east-west, spaced approximately 27 km apart (Figure 1). From west to east, these sites are identified as Site 220 (approximately 1 km west from the base of the West Dock causeway; sampled 2001–2018), Site 218 (on the west side of Prudhoe Bay at the West Beach drilling pad; sampled 2001–2018), Site 214 (at the </w:t>
      </w:r>
      <w:proofErr w:type="spellStart"/>
      <w:r w:rsidR="009A6E95" w:rsidRPr="009A6E95">
        <w:rPr>
          <w:rFonts w:cs="Times New Roman"/>
        </w:rPr>
        <w:t>Niakuk</w:t>
      </w:r>
      <w:proofErr w:type="spellEnd"/>
      <w:r w:rsidR="009A6E95" w:rsidRPr="009A6E95">
        <w:rPr>
          <w:rFonts w:cs="Times New Roman"/>
        </w:rPr>
        <w:t xml:space="preserve"> drilling pad on the tip of Heald Point; sampled 2002–2018), and Site 230 (</w:t>
      </w:r>
      <w:r w:rsidR="009A6E95">
        <w:rPr>
          <w:rFonts w:cs="Times New Roman"/>
        </w:rPr>
        <w:t xml:space="preserve">located midway </w:t>
      </w:r>
      <w:r w:rsidR="009A6E95" w:rsidRPr="009A6E95">
        <w:rPr>
          <w:rFonts w:cs="Times New Roman"/>
        </w:rPr>
        <w:t>on the eastern side of the Endicott Causewa</w:t>
      </w:r>
      <w:r w:rsidR="009A6E95">
        <w:rPr>
          <w:rFonts w:cs="Times New Roman"/>
        </w:rPr>
        <w:t>y</w:t>
      </w:r>
      <w:r w:rsidR="009A6E95" w:rsidRPr="009A6E95">
        <w:rPr>
          <w:rFonts w:cs="Times New Roman"/>
        </w:rPr>
        <w:t xml:space="preserve">; sampled 2001–2018). In 2001, Site 231 was fished on the western side of </w:t>
      </w:r>
      <w:r w:rsidR="009A6E95" w:rsidRPr="009A6E95">
        <w:rPr>
          <w:rFonts w:cs="Times New Roman"/>
        </w:rPr>
        <w:lastRenderedPageBreak/>
        <w:t xml:space="preserve">the Endicott causeway to follow historical sampling locations, but due to changing bathymetry the site was replaced the following year with the current sampling location of Site 214. </w:t>
      </w:r>
    </w:p>
    <w:p w14:paraId="6A6065D4" w14:textId="17C16A97" w:rsidR="009A6E95" w:rsidRPr="009A6E95" w:rsidRDefault="009A6E95" w:rsidP="009A6E95">
      <w:pPr>
        <w:ind w:firstLine="540"/>
        <w:rPr>
          <w:rFonts w:cs="Times New Roman"/>
        </w:rPr>
      </w:pPr>
      <w:r w:rsidRPr="009A6E95">
        <w:rPr>
          <w:rFonts w:cs="Times New Roman"/>
        </w:rPr>
        <w:t>At each of the four sampling locations, two fyke nets with an opening of 1.8 m by 1.7 m were set side-by-side, opening towards the coastline, with a 60-m blocker net leading to shore. A 15-m blocker wing was attached to the outer edge of each cod end. Using this bi-directional sampling method, the fyke nets could intercept and catch fish moving along the shoreline in either direction. All blocker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used throughout the duration of the study, with the exception of a modification in 2009 to add a vertical metal bar to the fyke net funnel to prevent incidental seal catches. Sampling sites were operated from approximately July 1 through September 1 each year, with the precise dates of installation and removal for each site varying each year. The latest date of first sampling was July 6 (2018) and the earliest date of last sampling was August 25</w:t>
      </w:r>
      <w:r w:rsidR="00C4390B">
        <w:rPr>
          <w:rFonts w:cs="Times New Roman"/>
        </w:rPr>
        <w:t xml:space="preserve"> (2012)</w:t>
      </w:r>
      <w:r w:rsidRPr="009A6E95">
        <w:rPr>
          <w:rFonts w:cs="Times New Roman"/>
        </w:rPr>
        <w:t xml:space="preserve">. </w:t>
      </w:r>
    </w:p>
    <w:p w14:paraId="2B306709" w14:textId="16C39E3E" w:rsidR="001C62B9" w:rsidRDefault="009A6E95" w:rsidP="009A6E95">
      <w:pPr>
        <w:ind w:firstLine="540"/>
        <w:rPr>
          <w:rFonts w:cs="Times New Roman"/>
        </w:rPr>
      </w:pPr>
      <w:r w:rsidRPr="009A6E95">
        <w:rPr>
          <w:rFonts w:cs="Times New Roman"/>
        </w:rPr>
        <w:t>Each net was checked daily and all fish were identified to species and enumerated.</w:t>
      </w:r>
      <w:r w:rsidR="004C4E6F">
        <w:rPr>
          <w:rFonts w:cs="Times New Roman"/>
        </w:rPr>
        <w:t xml:space="preserve"> Occasionally, unsafe conditions prevented sampling at certain sites.</w:t>
      </w:r>
      <w:r w:rsidRPr="009A6E95">
        <w:rPr>
          <w:rFonts w:cs="Times New Roman"/>
        </w:rPr>
        <w:t xml:space="preserve"> After species identification, enumeration, and measurements of a subsample of select species, fish were released away and offshore from the cod-end openings to minimize recapture. All fish were identified using Mecklenburg et al. (2002), George et al. (2009), and </w:t>
      </w:r>
      <w:proofErr w:type="spellStart"/>
      <w:r w:rsidRPr="009A6E95">
        <w:rPr>
          <w:rFonts w:cs="Times New Roman"/>
        </w:rPr>
        <w:t>Thorsteinson</w:t>
      </w:r>
      <w:proofErr w:type="spellEnd"/>
      <w:r w:rsidRPr="009A6E95">
        <w:rPr>
          <w:rFonts w:cs="Times New Roman"/>
        </w:rPr>
        <w:t xml:space="preserve"> and Love (2016). Field sampling protocols were essentially unchanged from 2001 to 2018, except for the addition in </w:t>
      </w:r>
      <w:r w:rsidRPr="009A6E95">
        <w:rPr>
          <w:rFonts w:cs="Times New Roman"/>
        </w:rPr>
        <w:lastRenderedPageBreak/>
        <w:t>2017 of length measurements from new fish species. During all years, salinity (ppt) and water temperature (°C) data were also collected daily during each sampling event at each site using a calibrated handheld YSI 30 salinity / conductivity / temperature meter (YSI Inc., Yellow Springs, Ohio) at the bottom, mid-water column, and just below the surface. All water temperature and salinity measurements were collected near the cod ends of the fyke nets.</w:t>
      </w:r>
    </w:p>
    <w:p w14:paraId="7AED7F62" w14:textId="77777777" w:rsidR="001C62B9" w:rsidRDefault="001C62B9" w:rsidP="00B448CE">
      <w:pPr>
        <w:ind w:firstLine="540"/>
        <w:rPr>
          <w:rFonts w:cs="Times New Roman"/>
        </w:rPr>
      </w:pPr>
    </w:p>
    <w:p w14:paraId="043CDEDF" w14:textId="77777777" w:rsidR="001C62B9" w:rsidRDefault="001C62B9" w:rsidP="00B448CE">
      <w:pPr>
        <w:ind w:firstLine="540"/>
        <w:rPr>
          <w:rFonts w:cs="Times New Roman"/>
        </w:rPr>
      </w:pPr>
    </w:p>
    <w:p w14:paraId="1B8761AF" w14:textId="046624E4" w:rsidR="00BA77A7" w:rsidRDefault="004C4E6F" w:rsidP="004C4E6F">
      <w:pPr>
        <w:ind w:firstLine="540"/>
        <w:rPr>
          <w:rFonts w:cs="Times New Roman"/>
        </w:rPr>
      </w:pPr>
      <w:r>
        <w:rPr>
          <w:rFonts w:cs="Times New Roman"/>
        </w:rPr>
        <w:t>Abundance data were recorded by net site and side for each species</w:t>
      </w:r>
      <w:r w:rsidR="003C4BD0">
        <w:rPr>
          <w:rFonts w:cs="Times New Roman"/>
        </w:rPr>
        <w:t xml:space="preserve">; for all analyses, </w:t>
      </w:r>
      <w:r>
        <w:rPr>
          <w:rFonts w:cs="Times New Roman"/>
        </w:rPr>
        <w:t>both net sides were aggregated</w:t>
      </w:r>
      <w:r>
        <w:rPr>
          <w:rFonts w:cs="Times New Roman"/>
        </w:rPr>
        <w:t xml:space="preserve">. We will use effort data scaled for each day, not on a 24-hour basis, in case the majority of fish movement occurs during crepuscular periods. </w:t>
      </w:r>
    </w:p>
    <w:p w14:paraId="0EB4CCA9" w14:textId="39355CC9" w:rsidR="00BA77A7" w:rsidRDefault="00BA77A7" w:rsidP="004C4E6F">
      <w:pPr>
        <w:ind w:firstLine="540"/>
        <w:rPr>
          <w:rFonts w:cs="Times New Roman"/>
        </w:rPr>
      </w:pPr>
      <w:r>
        <w:rPr>
          <w:rFonts w:cs="Times New Roman"/>
        </w:rPr>
        <w:t>Accounted for effort, and reason</w:t>
      </w:r>
    </w:p>
    <w:p w14:paraId="38BF39E5" w14:textId="3B92EDAD" w:rsidR="004C4E6F" w:rsidRDefault="004C4E6F" w:rsidP="004C4E6F">
      <w:pPr>
        <w:ind w:firstLine="540"/>
        <w:rPr>
          <w:rFonts w:cs="Times New Roman"/>
        </w:rPr>
      </w:pPr>
      <w:r>
        <w:rPr>
          <w:rFonts w:cs="Times New Roman"/>
        </w:rPr>
        <w:t xml:space="preserve">Two fish that were unable to be </w:t>
      </w:r>
      <w:r>
        <w:rPr>
          <w:rFonts w:cs="Times New Roman"/>
        </w:rPr>
        <w:t xml:space="preserve">identified </w:t>
      </w:r>
      <w:r>
        <w:rPr>
          <w:rFonts w:cs="Times New Roman"/>
        </w:rPr>
        <w:t xml:space="preserve">to species and 24 hybridized cisco </w:t>
      </w:r>
      <w:r>
        <w:rPr>
          <w:rFonts w:cs="Times New Roman"/>
        </w:rPr>
        <w:t xml:space="preserve">species </w:t>
      </w:r>
      <w:r>
        <w:rPr>
          <w:rFonts w:cs="Times New Roman"/>
        </w:rPr>
        <w:t>were</w:t>
      </w:r>
      <w:r>
        <w:rPr>
          <w:rFonts w:cs="Times New Roman"/>
        </w:rPr>
        <w:t xml:space="preserve"> excluded from </w:t>
      </w:r>
      <w:r w:rsidR="00BA77A7">
        <w:rPr>
          <w:rFonts w:cs="Times New Roman"/>
        </w:rPr>
        <w:t xml:space="preserve">all </w:t>
      </w:r>
      <w:r>
        <w:rPr>
          <w:rFonts w:cs="Times New Roman"/>
        </w:rPr>
        <w:t xml:space="preserve">analyses. </w:t>
      </w:r>
    </w:p>
    <w:p w14:paraId="1B1CE0A2" w14:textId="4DAE6441" w:rsidR="004C4E6F" w:rsidRDefault="004C4E6F" w:rsidP="004C4E6F">
      <w:pPr>
        <w:ind w:firstLine="540"/>
        <w:rPr>
          <w:rFonts w:cs="Times New Roman"/>
        </w:rPr>
      </w:pPr>
      <w:r>
        <w:rPr>
          <w:rFonts w:cs="Times New Roman"/>
        </w:rPr>
        <w:t>E</w:t>
      </w:r>
      <w:r w:rsidRPr="00DB41F0">
        <w:rPr>
          <w:rFonts w:cs="Times New Roman"/>
        </w:rPr>
        <w:t>nvironmental variables</w:t>
      </w:r>
      <w:r>
        <w:rPr>
          <w:rFonts w:cs="Times New Roman"/>
        </w:rPr>
        <w:t xml:space="preserve"> that will be examined include</w:t>
      </w:r>
      <w:r w:rsidRPr="00DB41F0">
        <w:rPr>
          <w:rFonts w:cs="Times New Roman"/>
        </w:rPr>
        <w:t xml:space="preserve"> </w:t>
      </w:r>
      <w:r>
        <w:rPr>
          <w:rFonts w:cs="Times New Roman"/>
        </w:rPr>
        <w:t xml:space="preserve">water </w:t>
      </w:r>
      <w:r w:rsidRPr="00DB41F0">
        <w:rPr>
          <w:rFonts w:cs="Times New Roman"/>
        </w:rPr>
        <w:t xml:space="preserve">temperature (°C), salinity (ppt), wind directionality and speed (east/west; km/h), </w:t>
      </w:r>
      <w:r>
        <w:rPr>
          <w:rFonts w:cs="Times New Roman"/>
        </w:rPr>
        <w:t>annual sea ice extent (maximum overwinter area; km</w:t>
      </w:r>
      <w:r w:rsidRPr="00CF55D7">
        <w:rPr>
          <w:rFonts w:cs="Times New Roman"/>
          <w:vertAlign w:val="superscript"/>
        </w:rPr>
        <w:t>2</w:t>
      </w:r>
      <w:r>
        <w:rPr>
          <w:rFonts w:cs="Times New Roman"/>
        </w:rPr>
        <w:t xml:space="preserve">) and duration (number of days from freeze up to melt date), </w:t>
      </w:r>
      <w:r w:rsidRPr="00DB41F0">
        <w:rPr>
          <w:rFonts w:cs="Times New Roman"/>
        </w:rPr>
        <w:t>and discharge for the Sagavanirktok River</w:t>
      </w:r>
      <w:r>
        <w:rPr>
          <w:rFonts w:cs="Times New Roman"/>
        </w:rPr>
        <w:t xml:space="preserve"> (recorded as ft</w:t>
      </w:r>
      <w:r w:rsidRPr="00C770D6">
        <w:rPr>
          <w:rFonts w:cs="Times New Roman"/>
          <w:vertAlign w:val="superscript"/>
        </w:rPr>
        <w:t>3</w:t>
      </w:r>
      <w:r>
        <w:rPr>
          <w:rFonts w:cs="Times New Roman"/>
        </w:rPr>
        <w:t>/s, converted to m</w:t>
      </w:r>
      <w:r w:rsidRPr="00C770D6">
        <w:rPr>
          <w:rFonts w:cs="Times New Roman"/>
          <w:vertAlign w:val="superscript"/>
        </w:rPr>
        <w:t>3</w:t>
      </w:r>
      <w:r>
        <w:rPr>
          <w:rFonts w:cs="Times New Roman"/>
        </w:rPr>
        <w:t>/s)</w:t>
      </w:r>
      <w:r w:rsidRPr="00DB41F0">
        <w:rPr>
          <w:rFonts w:cs="Times New Roman"/>
        </w:rPr>
        <w:t xml:space="preserve">. </w:t>
      </w:r>
      <w:r>
        <w:rPr>
          <w:rFonts w:cs="Times New Roman"/>
        </w:rPr>
        <w:t xml:space="preserve">This project only collected water temperature and salinity data. </w:t>
      </w:r>
      <w:commentRangeStart w:id="2"/>
      <w:r>
        <w:rPr>
          <w:rFonts w:cs="Times New Roman"/>
        </w:rPr>
        <w:t>Because temperature and salinity can occasionally vary throughout the water column (e.g., salinity lens), we will average the top, midwater, and bottom measurements to gain a daily average by site</w:t>
      </w:r>
      <w:commentRangeEnd w:id="2"/>
      <w:r>
        <w:rPr>
          <w:rStyle w:val="CommentReference"/>
        </w:rPr>
        <w:commentReference w:id="2"/>
      </w:r>
      <w:r>
        <w:rPr>
          <w:rFonts w:cs="Times New Roman"/>
        </w:rPr>
        <w:t xml:space="preserve">. </w:t>
      </w:r>
      <w:bookmarkStart w:id="3" w:name="_GoBack"/>
      <w:bookmarkEnd w:id="3"/>
    </w:p>
    <w:p w14:paraId="3DE2638B" w14:textId="4435F339" w:rsidR="004C4E6F" w:rsidRDefault="004C4E6F" w:rsidP="004C4E6F">
      <w:pPr>
        <w:ind w:firstLine="540"/>
        <w:rPr>
          <w:rFonts w:cs="Times New Roman"/>
        </w:rPr>
      </w:pPr>
      <w:r w:rsidRPr="00A86E7B">
        <w:rPr>
          <w:rFonts w:cs="Times New Roman"/>
        </w:rPr>
        <w:lastRenderedPageBreak/>
        <w:t xml:space="preserve">Meteorological data was collected hourly by the National Weather Service </w:t>
      </w:r>
      <w:r>
        <w:rPr>
          <w:rFonts w:cs="Times New Roman"/>
        </w:rPr>
        <w:t xml:space="preserve">(NWS) </w:t>
      </w:r>
      <w:r w:rsidRPr="00A86E7B">
        <w:rPr>
          <w:rFonts w:cs="Times New Roman"/>
        </w:rPr>
        <w:t xml:space="preserve">at the </w:t>
      </w:r>
      <w:r>
        <w:rPr>
          <w:rFonts w:cs="Times New Roman"/>
        </w:rPr>
        <w:t xml:space="preserve">nearby </w:t>
      </w:r>
      <w:r w:rsidRPr="00A86E7B">
        <w:rPr>
          <w:rFonts w:cs="Times New Roman"/>
        </w:rPr>
        <w:t xml:space="preserve">Deadhorse Airport data collecting site (PASC), </w:t>
      </w:r>
      <w:r>
        <w:rPr>
          <w:rFonts w:cs="Times New Roman"/>
        </w:rPr>
        <w:t xml:space="preserve">located </w:t>
      </w:r>
      <w:r w:rsidRPr="00A86E7B">
        <w:rPr>
          <w:rFonts w:cs="Times New Roman"/>
        </w:rPr>
        <w:t xml:space="preserve">12 km inland from Prudhoe Bay. </w:t>
      </w:r>
      <w:r>
        <w:rPr>
          <w:rFonts w:cs="Times New Roman"/>
        </w:rPr>
        <w:t xml:space="preserve">Wind </w:t>
      </w:r>
      <w:r w:rsidR="00C6526E">
        <w:rPr>
          <w:rFonts w:cs="Times New Roman"/>
        </w:rPr>
        <w:t xml:space="preserve">speed was measured in km/h; wind </w:t>
      </w:r>
      <w:r>
        <w:rPr>
          <w:rFonts w:cs="Times New Roman"/>
        </w:rPr>
        <w:t xml:space="preserve">directionality </w:t>
      </w:r>
      <w:r w:rsidR="00C6526E">
        <w:rPr>
          <w:rFonts w:cs="Times New Roman"/>
        </w:rPr>
        <w:t>was recorded</w:t>
      </w:r>
      <w:r>
        <w:rPr>
          <w:rFonts w:cs="Times New Roman"/>
        </w:rPr>
        <w:t xml:space="preserve"> as cardinal direction (0–360)</w:t>
      </w:r>
      <w:r w:rsidR="00C6526E">
        <w:rPr>
          <w:rFonts w:cs="Times New Roman"/>
        </w:rPr>
        <w:t xml:space="preserve"> and </w:t>
      </w:r>
      <w:r>
        <w:rPr>
          <w:rFonts w:cs="Times New Roman"/>
        </w:rPr>
        <w:t xml:space="preserve">converted to </w:t>
      </w:r>
      <w:r w:rsidR="00C6526E">
        <w:rPr>
          <w:rFonts w:cs="Times New Roman"/>
        </w:rPr>
        <w:t xml:space="preserve">East-West and North-South </w:t>
      </w:r>
      <w:r>
        <w:rPr>
          <w:rFonts w:cs="Times New Roman"/>
        </w:rPr>
        <w:t>unit vectors</w:t>
      </w:r>
      <w:r w:rsidR="00C6526E">
        <w:rPr>
          <w:rFonts w:cs="Times New Roman"/>
        </w:rPr>
        <w:t xml:space="preserve"> to be able to be averaged. </w:t>
      </w:r>
    </w:p>
    <w:p w14:paraId="3111AA48" w14:textId="4721F583" w:rsidR="004C4E6F" w:rsidRDefault="004C4E6F" w:rsidP="004C4E6F">
      <w:pPr>
        <w:ind w:firstLine="540"/>
        <w:rPr>
          <w:rFonts w:cs="Times New Roman"/>
        </w:rPr>
      </w:pPr>
      <w:r>
        <w:rPr>
          <w:rFonts w:cs="Times New Roman"/>
        </w:rPr>
        <w:t xml:space="preserve">Sea ice duration and extent are from the Sea Ice Index, Version 3 from the National Snow and Ice Data Center (NSIDC) in Boulder, Colorado </w:t>
      </w:r>
      <w:r>
        <w:rPr>
          <w:rFonts w:cs="Times New Roman"/>
        </w:rPr>
        <w:fldChar w:fldCharType="begin" w:fldLock="1"/>
      </w:r>
      <w:r>
        <w:rPr>
          <w:rFonts w:cs="Times New Roman"/>
        </w:rPr>
        <w:instrText>ADDIN CSL_CITATION { "citationItems" : [ { "id" : "ITEM-1", "itemData" : { "DOI" : "https://doi.org/10.7265/N5K072F8", "author" : [ { "dropping-particle" : "", "family" : "Fetterer", "given" : "F.", "non-dropping-particle" : "", "parse-names" : false, "suffix" : "" }, { "dropping-particle" : "", "family" : "Knowles", "given" : "K.", "non-dropping-particle" : "", "parse-names" : false, "suffix" : "" }, { "dropping-particle" : "", "family" : "Meier", "given" : "W.", "non-dropping-particle" : "", "parse-names" : false, "suffix" : "" }, { "dropping-particle" : "", "family" : "Savoie", "given" : "M.", "non-dropping-particle" : "", "parse-names" : false, "suffix" : "" }, { "dropping-particle" : "", "family" : "Windnagel", "given" : "A. K.", "non-dropping-particle" : "", "parse-names" : false, "suffix" : "" } ], "id" : "ITEM-1", "issued" : { "date-parts" : [ [ "2018" ] ] }, "publisher-place" : "Boulder, Colorado", "title" : "Sea Ice Index, Version 3. 2001 - 2017", "type" : "webpage" }, "uris" : [ "http://www.mendeley.com/documents/?uuid=0a79eb95-6ffe-4cc9-9886-847667f7b37b" ] } ], "mendeley" : { "formattedCitation" : "(Fetterer et al. 2018)", "plainTextFormattedCitation" : "(Fetterer et al. 2018)", "previouslyFormattedCitation" : "(Fetterer et al. 2018)" }, "properties" : {  }, "schema" : "https://github.com/citation-style-language/schema/raw/master/csl-citation.json" }</w:instrText>
      </w:r>
      <w:r>
        <w:rPr>
          <w:rFonts w:cs="Times New Roman"/>
        </w:rPr>
        <w:fldChar w:fldCharType="separate"/>
      </w:r>
      <w:r w:rsidRPr="007B66FF">
        <w:rPr>
          <w:rFonts w:cs="Times New Roman"/>
          <w:noProof/>
        </w:rPr>
        <w:t>(Fetterer et al. 2018)</w:t>
      </w:r>
      <w:r>
        <w:rPr>
          <w:rFonts w:cs="Times New Roman"/>
        </w:rPr>
        <w:fldChar w:fldCharType="end"/>
      </w:r>
      <w:r>
        <w:rPr>
          <w:rFonts w:cs="Times New Roman"/>
        </w:rPr>
        <w:t xml:space="preserve">. </w:t>
      </w:r>
      <w:r w:rsidRPr="00383F35">
        <w:rPr>
          <w:rFonts w:cs="Times New Roman"/>
        </w:rPr>
        <w:t xml:space="preserve">Sea Ice Index </w:t>
      </w:r>
      <w:r>
        <w:rPr>
          <w:rFonts w:cs="Times New Roman"/>
        </w:rPr>
        <w:t xml:space="preserve">data </w:t>
      </w:r>
      <w:r w:rsidRPr="00383F35">
        <w:rPr>
          <w:rFonts w:cs="Times New Roman"/>
        </w:rPr>
        <w:t xml:space="preserve">are </w:t>
      </w:r>
      <w:r>
        <w:rPr>
          <w:rFonts w:cs="Times New Roman"/>
        </w:rPr>
        <w:t>daily summaries</w:t>
      </w:r>
      <w:r w:rsidRPr="00383F35">
        <w:rPr>
          <w:rFonts w:cs="Times New Roman"/>
        </w:rPr>
        <w:t xml:space="preserve"> </w:t>
      </w:r>
      <w:r>
        <w:rPr>
          <w:rFonts w:cs="Times New Roman"/>
        </w:rPr>
        <w:t xml:space="preserve">of remote sensing satellite data </w:t>
      </w:r>
      <w:r w:rsidRPr="00383F35">
        <w:rPr>
          <w:rFonts w:cs="Times New Roman"/>
        </w:rPr>
        <w:t>derived from</w:t>
      </w:r>
      <w:r>
        <w:rPr>
          <w:rFonts w:cs="Times New Roman"/>
        </w:rPr>
        <w:t xml:space="preserve"> two passive-microwave bands: </w:t>
      </w:r>
      <w:proofErr w:type="gramStart"/>
      <w:r w:rsidRPr="00383F35">
        <w:rPr>
          <w:rFonts w:cs="Times New Roman"/>
        </w:rPr>
        <w:t>the</w:t>
      </w:r>
      <w:proofErr w:type="gramEnd"/>
      <w:r>
        <w:rPr>
          <w:rFonts w:cs="Times New Roman"/>
        </w:rPr>
        <w:t xml:space="preserve"> </w:t>
      </w:r>
      <w:r w:rsidRPr="00383F35">
        <w:rPr>
          <w:rFonts w:cs="Times New Roman"/>
        </w:rPr>
        <w:t>Near-Real-Time DMSP SSMIS Daily Polar Gridded Sea Ice</w:t>
      </w:r>
      <w:r>
        <w:rPr>
          <w:rFonts w:cs="Times New Roman"/>
        </w:rPr>
        <w:t xml:space="preserve"> </w:t>
      </w:r>
      <w:r w:rsidRPr="00383F35">
        <w:rPr>
          <w:rFonts w:cs="Times New Roman"/>
        </w:rPr>
        <w:t>Concentrations and the Sea Ice Concentrations from Nimbus-7</w:t>
      </w:r>
      <w:r>
        <w:rPr>
          <w:rFonts w:cs="Times New Roman"/>
        </w:rPr>
        <w:t xml:space="preserve"> </w:t>
      </w:r>
      <w:r w:rsidRPr="00383F35">
        <w:rPr>
          <w:rFonts w:cs="Times New Roman"/>
        </w:rPr>
        <w:t>SMMR and DMSP SSM/I-SSMIS Passive Microwave Data</w:t>
      </w:r>
      <w:r>
        <w:rPr>
          <w:rFonts w:cs="Times New Roman"/>
        </w:rPr>
        <w:t xml:space="preserve">. Daily sea ice coverage maps from the Sea Ice Index show the approximate extent across the entire polar region. Annual dates of sea-ice break up and formation will be estimated using the first breakup dates and final freeze-up for the central Beaufort Sea coast. Determining the precise dates will be done visually using the daily NSIDC </w:t>
      </w:r>
      <w:proofErr w:type="spellStart"/>
      <w:r>
        <w:rPr>
          <w:rFonts w:cs="Times New Roman"/>
        </w:rPr>
        <w:t>GeoTIFF</w:t>
      </w:r>
      <w:proofErr w:type="spellEnd"/>
      <w:r>
        <w:rPr>
          <w:rFonts w:cs="Times New Roman"/>
        </w:rPr>
        <w:t xml:space="preserve"> of sea ice coverage, inspected in the open-source software QGIS, version 3.0.1 (</w:t>
      </w:r>
      <w:r w:rsidRPr="00396825">
        <w:rPr>
          <w:rFonts w:cs="Times New Roman"/>
        </w:rPr>
        <w:t>QGIS Open Source Geospatial Foundation Project</w:t>
      </w:r>
      <w:r>
        <w:rPr>
          <w:rFonts w:cs="Times New Roman"/>
        </w:rPr>
        <w:t xml:space="preserve"> 2018). </w:t>
      </w:r>
    </w:p>
    <w:p w14:paraId="0DBE5D62" w14:textId="55C4FFB8" w:rsidR="004C4E6F" w:rsidRDefault="004C4E6F" w:rsidP="004C4E6F">
      <w:pPr>
        <w:ind w:firstLine="540"/>
        <w:rPr>
          <w:rFonts w:cs="Times New Roman"/>
        </w:rPr>
      </w:pPr>
      <w:r>
        <w:rPr>
          <w:rFonts w:cs="Times New Roman"/>
        </w:rPr>
        <w:t xml:space="preserve">Measurements of Sagavanirktok River discharge come from a </w:t>
      </w:r>
      <w:r w:rsidR="003C4BD0">
        <w:rPr>
          <w:rFonts w:cs="Times New Roman"/>
        </w:rPr>
        <w:t xml:space="preserve">United States Geological Survey </w:t>
      </w:r>
      <w:r w:rsidR="003C4BD0">
        <w:rPr>
          <w:rFonts w:cs="Times New Roman"/>
        </w:rPr>
        <w:t>(</w:t>
      </w:r>
      <w:r>
        <w:rPr>
          <w:rFonts w:cs="Times New Roman"/>
        </w:rPr>
        <w:t>USGS</w:t>
      </w:r>
      <w:r w:rsidR="003C4BD0">
        <w:rPr>
          <w:rFonts w:cs="Times New Roman"/>
        </w:rPr>
        <w:t>)</w:t>
      </w:r>
      <w:r>
        <w:rPr>
          <w:rFonts w:cs="Times New Roman"/>
        </w:rPr>
        <w:t xml:space="preserve"> gaging station </w:t>
      </w:r>
      <w:commentRangeStart w:id="4"/>
      <w:r>
        <w:rPr>
          <w:rFonts w:cs="Times New Roman"/>
        </w:rPr>
        <w:t>upriver from the river mouth</w:t>
      </w:r>
      <w:commentRangeEnd w:id="4"/>
      <w:r>
        <w:rPr>
          <w:rStyle w:val="CommentReference"/>
        </w:rPr>
        <w:commentReference w:id="4"/>
      </w:r>
      <w:r>
        <w:rPr>
          <w:rFonts w:cs="Times New Roman"/>
        </w:rPr>
        <w:t>, near Pump Station 3. River d</w:t>
      </w:r>
      <w:r w:rsidRPr="00DB41F0">
        <w:rPr>
          <w:rFonts w:cs="Times New Roman"/>
        </w:rPr>
        <w:t xml:space="preserve">ischarge data </w:t>
      </w:r>
      <w:r>
        <w:rPr>
          <w:rFonts w:cs="Times New Roman"/>
        </w:rPr>
        <w:t>are</w:t>
      </w:r>
      <w:r w:rsidRPr="00DB41F0">
        <w:rPr>
          <w:rFonts w:cs="Times New Roman"/>
        </w:rPr>
        <w:t xml:space="preserve"> summarized </w:t>
      </w:r>
      <w:r>
        <w:rPr>
          <w:rFonts w:cs="Times New Roman"/>
        </w:rPr>
        <w:t xml:space="preserve">as </w:t>
      </w:r>
      <w:r w:rsidR="003C4BD0">
        <w:rPr>
          <w:rFonts w:cs="Times New Roman"/>
        </w:rPr>
        <w:t>daily</w:t>
      </w:r>
      <w:r>
        <w:rPr>
          <w:rFonts w:cs="Times New Roman"/>
        </w:rPr>
        <w:t xml:space="preserve"> </w:t>
      </w:r>
      <w:r w:rsidR="003C4BD0">
        <w:rPr>
          <w:rFonts w:cs="Times New Roman"/>
        </w:rPr>
        <w:t xml:space="preserve">discharge values </w:t>
      </w:r>
      <w:r w:rsidRPr="00DB41F0">
        <w:rPr>
          <w:rFonts w:cs="Times New Roman"/>
        </w:rPr>
        <w:t xml:space="preserve">and were recorded in </w:t>
      </w:r>
      <w:r>
        <w:rPr>
          <w:rFonts w:cs="Times New Roman"/>
        </w:rPr>
        <w:t>ft</w:t>
      </w:r>
      <w:r w:rsidRPr="00C770D6">
        <w:rPr>
          <w:rFonts w:cs="Times New Roman"/>
          <w:vertAlign w:val="superscript"/>
        </w:rPr>
        <w:t>3</w:t>
      </w:r>
      <w:r>
        <w:rPr>
          <w:rFonts w:cs="Times New Roman"/>
        </w:rPr>
        <w:t>/s</w:t>
      </w:r>
      <w:r w:rsidR="003C4BD0">
        <w:rPr>
          <w:rFonts w:cs="Times New Roman"/>
        </w:rPr>
        <w:t xml:space="preserve"> and </w:t>
      </w:r>
      <w:r>
        <w:rPr>
          <w:rFonts w:cs="Times New Roman"/>
        </w:rPr>
        <w:t>convert</w:t>
      </w:r>
      <w:r w:rsidR="003C4BD0">
        <w:rPr>
          <w:rFonts w:cs="Times New Roman"/>
        </w:rPr>
        <w:t>ed</w:t>
      </w:r>
      <w:r>
        <w:rPr>
          <w:rFonts w:cs="Times New Roman"/>
        </w:rPr>
        <w:t xml:space="preserve"> to m</w:t>
      </w:r>
      <w:r w:rsidRPr="00C770D6">
        <w:rPr>
          <w:rFonts w:cs="Times New Roman"/>
          <w:vertAlign w:val="superscript"/>
        </w:rPr>
        <w:t>3</w:t>
      </w:r>
      <w:r>
        <w:rPr>
          <w:rFonts w:cs="Times New Roman"/>
        </w:rPr>
        <w:t xml:space="preserve">/s. </w:t>
      </w:r>
    </w:p>
    <w:p w14:paraId="6AD6BA44" w14:textId="59C8C440" w:rsidR="00917C48" w:rsidRDefault="00917C48" w:rsidP="00B448CE">
      <w:pPr>
        <w:ind w:firstLine="540"/>
      </w:pPr>
    </w:p>
    <w:p w14:paraId="061DAACA" w14:textId="464C1704" w:rsidR="000E3DCB" w:rsidRDefault="000E3DCB" w:rsidP="00B448CE">
      <w:pPr>
        <w:ind w:firstLine="540"/>
      </w:pPr>
      <w:r w:rsidRPr="001962C1">
        <w:rPr>
          <w:rFonts w:cs="Times New Roman"/>
        </w:rPr>
        <w:lastRenderedPageBreak/>
        <w:t xml:space="preserve">All data </w:t>
      </w:r>
      <w:r>
        <w:rPr>
          <w:rFonts w:cs="Times New Roman"/>
        </w:rPr>
        <w:t>were</w:t>
      </w:r>
      <w:r w:rsidRPr="001962C1">
        <w:rPr>
          <w:rFonts w:cs="Times New Roman"/>
        </w:rPr>
        <w:t xml:space="preserve"> imported and analyzed using the statistical program R (R Foundation, https://www.R-project.org). Descriptive community ecology analyses will be </w:t>
      </w:r>
      <w:r>
        <w:rPr>
          <w:rFonts w:cs="Times New Roman"/>
        </w:rPr>
        <w:t>conducted</w:t>
      </w:r>
      <w:r w:rsidRPr="001962C1">
        <w:rPr>
          <w:rFonts w:cs="Times New Roman"/>
        </w:rPr>
        <w:t xml:space="preserve"> using the “vegan” community ecology package in R</w:t>
      </w:r>
      <w:r>
        <w:rPr>
          <w:rFonts w:cs="Times New Roman"/>
        </w:rPr>
        <w:t xml:space="preserve"> </w:t>
      </w:r>
      <w:r>
        <w:rPr>
          <w:rFonts w:cs="Times New Roman"/>
        </w:rPr>
        <w:fldChar w:fldCharType="begin" w:fldLock="1"/>
      </w:r>
      <w:r>
        <w:rPr>
          <w:rFonts w:cs="Times New Roman"/>
        </w:rPr>
        <w:instrText>ADDIN CSL_CITATION { "citationItems" : [ { "id" : "ITEM-1", "itemData" : { "DOI" : "10.1093/molbev/msv334", "ISBN" : "1537-1719 (Electronic)\\r0737-4038 (Linking)", "ISSN" : "15371719", "PMID" : "26715629", "abstract" : "The vegan package provides tools for descriptive community ecology. It has most basic functions of diversity analysis, community ordination and dissimilarity analysis. Most of its multivariate tools can be used for other data types as well.", "author" : [ { "dropping-particle" : "", "family" : "Oksanen", "given" : "J.", "non-dropping-particle" : "", "parse-names" : false, "suffix" : "" }, { "dropping-particle" : "", "family" : "Blanchet", "given" : "F. G.", "non-dropping-particle" : "", "parse-names" : false, "suffix" : "" }, { "dropping-particle" : "", "family" : "Kindt", "given" : "R.", "non-dropping-particle" : "", "parse-names" : false, "suffix" : "" }, { "dropping-particle" : "", "family" : "Legendre", "given" : "P.", "non-dropping-particle" : "", "parse-names" : false, "suffix" : "" }, { "dropping-particle" : "", "family" : "Minchin", "given" : "P. R.", "non-dropping-particle" : "", "parse-names" : false, "suffix" : "" }, { "dropping-particle" : "", "family" : "O\u2019hara", "given" : "R. B.", "non-dropping-particle" : "", "parse-names" : false, "suffix" : "" }, { "dropping-particle" : "", "family" : "Simpson", "given" : "G. L.", "non-dropping-particle" : "", "parse-names" : false, "suffix" : "" }, { "dropping-particle" : "", "family" : "Solymos", "given" : "P.", "non-dropping-particle" : "", "parse-names" : false, "suffix" : "" }, { "dropping-particle" : "", "family" : "Stevens", "given" : "M. H. H.", "non-dropping-particle" : "", "parse-names" : false, "suffix" : "" }, { "dropping-particle" : "", "family" : "Wagner", "given" : "H.", "non-dropping-particle" : "", "parse-names" : false, "suffix" : "" }, { "dropping-particle" : "", "family" : "Oksanen", "given" : "M. J.", "non-dropping-particle" : "", "parse-names" : false, "suffix" : "" } ], "container-title" : "R Package Version 2.4-6", "id" : "ITEM-1", "issued" : { "date-parts" : [ [ "2018" ] ] }, "title" : "Vegan: community ecology package", "type" : "article" }, "uris" : [ "http://www.mendeley.com/documents/?uuid=f1dc3f62-f105-46cf-bd9b-274d9d649e30" ] } ], "mendeley" : { "formattedCitation" : "(Oksanen et al. 2018)", "plainTextFormattedCitation" : "(Oksanen et al. 2018)", "previouslyFormattedCitation" : "(Oksanen et al. 2018)" }, "properties" : {  }, "schema" : "https://github.com/citation-style-language/schema/raw/master/csl-citation.json" }</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 xml:space="preserve">. For all modeling, the general class of models will be determined </w:t>
      </w:r>
      <w:r w:rsidRPr="00C114F3">
        <w:rPr>
          <w:rFonts w:cs="Times New Roman"/>
          <w:i/>
        </w:rPr>
        <w:t>a priori</w:t>
      </w:r>
      <w:r>
        <w:rPr>
          <w:rFonts w:cs="Times New Roman"/>
        </w:rPr>
        <w:t xml:space="preserve">. We expect that modeling of species response curves (e.g., modeling the effect of temperature upon catch abundance) will done be with Generalized Additive Models (GAM) as this class of modeling is typically responsive to non-linear response curves commonly found in ecological response scenarios </w:t>
      </w:r>
      <w:r>
        <w:rPr>
          <w:rFonts w:cs="Times New Roman"/>
        </w:rPr>
        <w:fldChar w:fldCharType="begin" w:fldLock="1"/>
      </w:r>
      <w:r>
        <w:rPr>
          <w:rFonts w:cs="Times New Roman"/>
        </w:rPr>
        <w:instrText>ADDIN CSL_CITATION { "citationItems" : [ { "id" : "ITEM-1", "itemData" : { "DOI" : "10.1016/S0304-3800(02)00204-1", "ISBN" : "0304-3800", "ISSN" : "0304-3800", "PMID" : "867", "abstract" : "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 "author" : [ { "dropping-particle" : "", "family" : "Guisan", "given" : "Antoine", "non-dropping-particle" : "", "parse-names" : false, "suffix" : "" }, { "dropping-particle" : "", "family" : "Edwards", "given" : "Thomas C", "non-dropping-particle" : "", "parse-names" : false, "suffix" : "" }, { "dropping-particle" : "", "family" : "Hastie", "given" : "Trevor", "non-dropping-particle" : "", "parse-names" : false, "suffix" : "" } ], "container-title" : "Ecological Modelling", "id" : "ITEM-1", "issued" : { "date-parts" : [ [ "2002" ] ] }, "page" : "89-100", "title" : "Generalized linear and generalized additive models in studies of species distributions: setting the scene", "type" : "article-journal", "volume" : "157" }, "uris" : [ "http://www.mendeley.com/documents/?uuid=3a0f9075-caf7-4b63-8845-54991de15fa3" ] } ], "mendeley" : { "formattedCitation" : "(Guisan et al. 2002)", "plainTextFormattedCitation" : "(Guisan et al. 2002)", "previouslyFormattedCitation" : "(Guisan et al. 2002)" }, "properties" : {  }, "schema" : "https://github.com/citation-style-language/schema/raw/master/csl-citation.json" }</w:instrText>
      </w:r>
      <w:r>
        <w:rPr>
          <w:rFonts w:cs="Times New Roman"/>
        </w:rPr>
        <w:fldChar w:fldCharType="separate"/>
      </w:r>
      <w:r w:rsidRPr="00FA2589">
        <w:rPr>
          <w:rFonts w:cs="Times New Roman"/>
          <w:noProof/>
        </w:rPr>
        <w:t>(Guisan et al. 2002)</w:t>
      </w:r>
      <w:r>
        <w:rPr>
          <w:rFonts w:cs="Times New Roman"/>
        </w:rPr>
        <w:fldChar w:fldCharType="end"/>
      </w:r>
      <w:r>
        <w:rPr>
          <w:rFonts w:cs="Times New Roman"/>
        </w:rPr>
        <w:t>. Modeling of the time series data will typically use a Generalized Least Squares (GLS) approach, to account for temporal autoregression. These GLS models will be used when the response is not necessarily expected to be non-linear (e.g., modeling the effect of time upon species richness). T</w:t>
      </w:r>
      <w:commentRangeStart w:id="5"/>
      <w:r>
        <w:rPr>
          <w:rFonts w:cs="Times New Roman"/>
        </w:rPr>
        <w:t>he autoregressive models will test for normality, and then assume any errors to be Gaussian</w:t>
      </w:r>
      <w:commentRangeEnd w:id="5"/>
      <w:r>
        <w:rPr>
          <w:rStyle w:val="CommentReference"/>
        </w:rPr>
        <w:commentReference w:id="5"/>
      </w:r>
      <w:r>
        <w:rPr>
          <w:rFonts w:cs="Times New Roman"/>
        </w:rPr>
        <w:t xml:space="preserve">. Certain tests, such as </w:t>
      </w:r>
      <w:proofErr w:type="spellStart"/>
      <w:r>
        <w:rPr>
          <w:rFonts w:cs="Times New Roman"/>
        </w:rPr>
        <w:t>Levene’s</w:t>
      </w:r>
      <w:proofErr w:type="spellEnd"/>
      <w:r>
        <w:rPr>
          <w:rFonts w:cs="Times New Roman"/>
        </w:rPr>
        <w:t xml:space="preserve"> test, will require significance testing, which will be done at the α = 0.05 level. Before modeling, all environmental variables will be assessed in a correlation matrix. Any variables that are highly correlated (&gt;0.6) will be noted to prevent multicollinearity.</w:t>
      </w:r>
    </w:p>
    <w:p w14:paraId="4AB4BD49" w14:textId="77777777" w:rsidR="00917C48" w:rsidRDefault="00917C48" w:rsidP="00B448CE">
      <w:pPr>
        <w:ind w:firstLine="540"/>
      </w:pPr>
    </w:p>
    <w:p w14:paraId="12CE79A8" w14:textId="77777777" w:rsidR="00917C48" w:rsidRDefault="00917C48" w:rsidP="00B448CE">
      <w:pPr>
        <w:ind w:firstLine="540"/>
      </w:pPr>
    </w:p>
    <w:p w14:paraId="161DD73C" w14:textId="77777777" w:rsidR="00917C48" w:rsidRDefault="00917C48" w:rsidP="00B448CE">
      <w:pPr>
        <w:ind w:firstLine="540"/>
      </w:pPr>
    </w:p>
    <w:p w14:paraId="2BD10CB0" w14:textId="77777777" w:rsidR="00F3264E" w:rsidRDefault="00F3264E" w:rsidP="00B448CE">
      <w:pPr>
        <w:ind w:firstLine="540"/>
        <w:rPr>
          <w:rFonts w:cs="Times New Roman"/>
        </w:rPr>
      </w:pPr>
    </w:p>
    <w:p w14:paraId="0DE07F87" w14:textId="77777777" w:rsidR="00F3264E" w:rsidRDefault="00F3264E" w:rsidP="00B448CE">
      <w:pPr>
        <w:ind w:firstLine="540"/>
        <w:rPr>
          <w:rFonts w:cs="Times New Roman"/>
        </w:rPr>
      </w:pPr>
    </w:p>
    <w:p w14:paraId="78890B5F" w14:textId="77777777" w:rsidR="00577F81" w:rsidRDefault="00577F81" w:rsidP="00B448CE">
      <w:pPr>
        <w:ind w:firstLine="540"/>
        <w:rPr>
          <w:rFonts w:cs="Times New Roman"/>
        </w:rPr>
      </w:pPr>
    </w:p>
    <w:p w14:paraId="3C863798" w14:textId="77777777" w:rsidR="00577F81" w:rsidRDefault="00577F81" w:rsidP="00B448CE">
      <w:pPr>
        <w:ind w:firstLine="540"/>
        <w:rPr>
          <w:rFonts w:cs="Times New Roman"/>
        </w:rPr>
        <w:sectPr w:rsidR="00577F81" w:rsidSect="00682A2B">
          <w:footerReference w:type="default" r:id="rId10"/>
          <w:pgSz w:w="12240" w:h="15840"/>
          <w:pgMar w:top="1440" w:right="1440" w:bottom="1440" w:left="1440" w:header="720" w:footer="720" w:gutter="0"/>
          <w:pgNumType w:start="1"/>
          <w:cols w:space="720"/>
          <w:docGrid w:linePitch="360"/>
        </w:sectPr>
      </w:pPr>
    </w:p>
    <w:p w14:paraId="040F9445" w14:textId="77777777" w:rsidR="00B448CE" w:rsidRDefault="00B448CE" w:rsidP="00B448CE">
      <w:pPr>
        <w:pStyle w:val="Heading1"/>
      </w:pPr>
      <w:bookmarkStart w:id="6" w:name="_Toc510712063"/>
      <w:r>
        <w:lastRenderedPageBreak/>
        <w:t>Literature Cited</w:t>
      </w:r>
      <w:bookmarkEnd w:id="6"/>
    </w:p>
    <w:p w14:paraId="64B7CA9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717344">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79E32305"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ai, J., and P. Perron. 2003. Computation and analysis of multiple structural change models. Journal of Applied Econometrics 18(1):1–22.</w:t>
      </w:r>
    </w:p>
    <w:p w14:paraId="19C36AC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arry, R. G., R. E. Moritz, and J. C. Rogers. 1979. The fast ice regimes of the Beaufort and Chukchi Sea coasts, Alaska. Cold Regions Science and Technology 1(2):129–152.</w:t>
      </w:r>
    </w:p>
    <w:p w14:paraId="78E5419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0E1144A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elchansky, G. I., D. C. Douglas, and N. G. Platonov. 2004. Duration of the Arctic sea ice melt season: Regional and interannual variability, 1979-2001. Journal of Climate 17(1):67–80.</w:t>
      </w:r>
    </w:p>
    <w:p w14:paraId="478265C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von Biela, V. R., C. E. Zimmerman, B. R. Cohn, and J. M. Welker. 2013. Terrestrial and marine trophic pathways support young-of-year growth in a nearshore Arctic fish. Polar Biology 36(1):137–146.</w:t>
      </w:r>
    </w:p>
    <w:p w14:paraId="70881B5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laber, S. J. M., and T. G. Blaber. 1980. Factors affecting the distribution of juvenile estuarine and inshore fish. Journal of Fish Biology 17(2):143–162.</w:t>
      </w:r>
    </w:p>
    <w:p w14:paraId="308F0AA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œuf, G., and P. Payan. 2001. How should salinity influence fish growth? Comparative Biochemistry and Physiology - Part C Toxicology and Pharmacology 130(4):411–423.</w:t>
      </w:r>
    </w:p>
    <w:p w14:paraId="7A98FF09"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5A7CEFF5"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Bonsell, C., and K. H. Dunton. 2018. Long-term patterns of benthic irradiance and kelp production in the central Beaufort Sea reveal implications of warming for Arctic inner shelves. Progress in Oceanography 162:160–170. </w:t>
      </w:r>
    </w:p>
    <w:p w14:paraId="060E753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radstreet, M. S. W., and W. E. Cross. 1982. Trophic Relationships at High Arctic Ice Edges. Arctic 35(1):1–12.</w:t>
      </w:r>
    </w:p>
    <w:p w14:paraId="73B4092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Britch, R. P., R. C. Miller, J. Downing, T. Petrillo, and M. Veit. 1983. 1982 Environmental Summer Studies for the Endicott Development Volume II. B. J. Gallaway and R. P. Britch, </w:t>
      </w:r>
      <w:r w:rsidRPr="00717344">
        <w:rPr>
          <w:rFonts w:cs="Times New Roman"/>
          <w:noProof/>
          <w:szCs w:val="24"/>
        </w:rPr>
        <w:lastRenderedPageBreak/>
        <w:t>editors Environmental Summer Studies (1982) for the Endicott Development.</w:t>
      </w:r>
    </w:p>
    <w:p w14:paraId="5CCF601A"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lark, G. F., J. S. Stark, E. L. Johnston, J. W. Runcie, P. M. Goldsworthy, B. Raymond, and M. J. Riddle. 2013. Light-driven tipping points in polar ecosystems. Global Change Biology 19(12):3749–3761.</w:t>
      </w:r>
    </w:p>
    <w:p w14:paraId="1AA69DF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ollie, J. S., A. D. Wood, and H. P. Jeffries. 2008. Long-term shifts in the species composition of a coastal fish community. Canadian Journal of Fisheries and Aquatic Sciences 65(7):1352–1365.</w:t>
      </w:r>
    </w:p>
    <w:p w14:paraId="0505C786"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outant, C. C. 1987. Thermal preference: when does an asset become a liability? Environmental Biology of Fishes 18(3):161–172.</w:t>
      </w:r>
    </w:p>
    <w:p w14:paraId="49C4102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4. Fish use of coastal waters of the Alaska Beaufort Sea: a review. Transactions of the American Fisheries Society 113(3):265–282.</w:t>
      </w:r>
    </w:p>
    <w:p w14:paraId="01ACBC6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7. Subsistence Fisheries at Coastal Villages in the Alaskan Arctic, 1970-1986. Springfield, Virginia.</w:t>
      </w:r>
    </w:p>
    <w:p w14:paraId="5AC393A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9. An introduction to anadromous fishes in the Alaskan Arctic. Biological Papers of the University of Alaska (24):27–54.</w:t>
      </w:r>
    </w:p>
    <w:p w14:paraId="1C04534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W. B. Griffiths, L. Haldorson, and H. McElderry. 1985. Distributional Patterns of Fishes in an Alaskan Arctic Lagoon. Polar Biology 4:9–18.</w:t>
      </w:r>
    </w:p>
    <w:p w14:paraId="6CFB7A9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ushing, D. H. 1990. Plankton production and year-class strength in fish populations: An update of the match/mismatch hypothesis. Advances in Marine Biology</w:t>
      </w:r>
      <w:r>
        <w:rPr>
          <w:rFonts w:cs="Times New Roman"/>
          <w:noProof/>
          <w:szCs w:val="24"/>
        </w:rPr>
        <w:t xml:space="preserve"> 26:249</w:t>
      </w:r>
      <w:r w:rsidRPr="00717344">
        <w:rPr>
          <w:rFonts w:cs="Times New Roman"/>
          <w:noProof/>
          <w:szCs w:val="24"/>
        </w:rPr>
        <w:t>–</w:t>
      </w:r>
      <w:r>
        <w:rPr>
          <w:rFonts w:cs="Times New Roman"/>
          <w:noProof/>
          <w:szCs w:val="24"/>
        </w:rPr>
        <w:t xml:space="preserve">293. </w:t>
      </w:r>
    </w:p>
    <w:p w14:paraId="069B151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06845D7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akins, B. W., and G. F. Sharman. 2010. Volumes of the World’s Oceans from ETOPO1. NOAA National Geophysical Data Center, Boulder, CO.</w:t>
      </w:r>
    </w:p>
    <w:p w14:paraId="1F0320E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561158D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728A08A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Fechhelm, R. G., J. D. Bryan, W. B. Griffiths, W. J. Wilson, and B. J. Gallaway. 1994. Effect of Coastal Winds on the Summer Dispersal of Young Least Cisco (Coregonus-Sardinella) from the Colville River to Prudhoe Bay, Alaska - a Simulation-Model. Canadian Journal of </w:t>
      </w:r>
      <w:r w:rsidRPr="00717344">
        <w:rPr>
          <w:rFonts w:cs="Times New Roman"/>
          <w:noProof/>
          <w:szCs w:val="24"/>
        </w:rPr>
        <w:lastRenderedPageBreak/>
        <w:t>Fisheries and Aquatic Sciences 51(4):890–899.</w:t>
      </w:r>
    </w:p>
    <w:p w14:paraId="347B7CC9"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R. E. Dillinger Jr., B. J. Gallaway, and W. B. Griffiths. 1992. Modeling of in Situ Temperature and Growth Relationships for Yearling Broad Whitefish in Prudhoe Bay, Alaska. Transactions of the American Fisheries Society 121(1):1–12.</w:t>
      </w:r>
    </w:p>
    <w:p w14:paraId="006EFDD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and D. B. Fissel. 1988. Recruitment of Canadian Arctic Cisco (Coregonus autumnalis) into Alaskan Waters. Canadian Journal of Fisheries and Aquatic Sciences 45:906–910.</w:t>
      </w:r>
    </w:p>
    <w:p w14:paraId="3D0C09C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P. S. Fitzgerald, J. D. Bryan, and B. J. Gallaway. 1993. Effect of salinity and temperature on the growth of yearling Arctic cisco (Coregonus autumnalis) of the Alaskan Beaufort Sea.</w:t>
      </w:r>
    </w:p>
    <w:p w14:paraId="11DEE7E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W. B. Griffiths, J. D. Bryan, B. J. Gallaway, and W. J. Wilson. 1995. Application of an in Situ Growth Model: Inferred Instance of Interspecific Trophic Competition between Anadromous Fishes of Prudhoe Bay, Alaska. Transactions of the American Fisheries Society 124(1):55–69.</w:t>
      </w:r>
    </w:p>
    <w:p w14:paraId="2F72CC4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L. R. Martin, B. J. Gallaway, W. J. Wilson, and W. B. Griffiths. 1999. Prudhoe Bay causeways and the summer coastal movements of Arctic Cisco and Least Cisco. Arctic 52(2):139–151.</w:t>
      </w:r>
    </w:p>
    <w:p w14:paraId="621481D5"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B. Streever, and B. J. Gallaway. 2007. The Arctic cisco (Coregonus autumnalis) subsistence and commercial fisheries, Colville River, Alaska: A conceptual model. Arctic 60(4):421–429.</w:t>
      </w:r>
    </w:p>
    <w:p w14:paraId="47C5BCB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tterer, F., K. Knowles, W. Meier, M. Savoie, and A. K. Windnagel. 2018. Sea Ice Index, Version 3. 2001 - 2017. Boulder, Colorado.</w:t>
      </w:r>
    </w:p>
    <w:p w14:paraId="07E6A23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Fritz, M., J. E. Vonk, and H. Lantuit. 2017. Collapsing Arctic coastlines. Nature Climate Change 7(1):6–7. </w:t>
      </w:r>
    </w:p>
    <w:p w14:paraId="35EAB02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rost, K. J., and L. F. Lowry. 1983. Demersal Fishes and Invertebrates Trawled in the Northeastern Chukchi and Western Beaufort Seas, 1976-77.</w:t>
      </w:r>
    </w:p>
    <w:p w14:paraId="07740E7A"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eorge, C., L. L. Moulton, and M. Johnson. 2009. A field guide to the common fishes of the North Slope of Alaska.</w:t>
      </w:r>
    </w:p>
    <w:p w14:paraId="0A5C170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ibbs, A. E., and B. M. Richmond. 2015. National Assessment of Shoreline Change — Historical Shoreline Change Along the North Coast of Alaska , U.S.-Canadian Border to Icy Cape. U.S. Geological Survey Open File Report 2015 - 1048.</w:t>
      </w:r>
    </w:p>
    <w:p w14:paraId="09ECC7B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5BB7166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lastRenderedPageBreak/>
        <w:t>Guisan, A., T. C. Edwards, and T. Hastie. 2002. Generalized linear and generalized additive models in studies of species distributions: setting the scene. Ecological Modelling 157:89–100.</w:t>
      </w:r>
    </w:p>
    <w:p w14:paraId="19E2E2C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Harter, B. B., K. H. Elliott, G. J. Divoky, and G. K. Davoren. 2013. Arctic Cod (Boreogadus saida) as Prey: Fish Length-Energetics Relationships in the Beaufort Sea and Hudson Bay. Arctic 66(2):191–196.</w:t>
      </w:r>
    </w:p>
    <w:p w14:paraId="3022CE1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IPCC. 2014. Climate Change 2014 Synthesis Report. Contribution of Working Groups I, II and III to the Fifth Assessment Report of the Intergovernmental Panel on Climate Change</w:t>
      </w:r>
      <w:r>
        <w:rPr>
          <w:rFonts w:cs="Times New Roman"/>
          <w:noProof/>
          <w:szCs w:val="24"/>
        </w:rPr>
        <w:t xml:space="preserve">, </w:t>
      </w:r>
      <w:r w:rsidRPr="00717344">
        <w:rPr>
          <w:rFonts w:cs="Times New Roman"/>
          <w:i/>
          <w:iCs/>
          <w:noProof/>
          <w:szCs w:val="24"/>
        </w:rPr>
        <w:t>in</w:t>
      </w:r>
      <w:r w:rsidRPr="00717344">
        <w:rPr>
          <w:rFonts w:cs="Times New Roman"/>
          <w:noProof/>
          <w:szCs w:val="24"/>
        </w:rPr>
        <w:t xml:space="preserve"> C. W. Team, R. K. Pachauri, and L. Meyer, editors.</w:t>
      </w:r>
      <w:r>
        <w:rPr>
          <w:rFonts w:cs="Times New Roman"/>
          <w:noProof/>
          <w:szCs w:val="24"/>
        </w:rPr>
        <w:t xml:space="preserve"> </w:t>
      </w:r>
      <w:r w:rsidRPr="00717344">
        <w:rPr>
          <w:rFonts w:cs="Times New Roman"/>
          <w:noProof/>
          <w:szCs w:val="24"/>
        </w:rPr>
        <w:t>IPCC. Geneva, Switzerland.</w:t>
      </w:r>
    </w:p>
    <w:p w14:paraId="42488A5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73EF0FFA"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ohnson, M., and H. Eicken. 2016. Estimating Arctic sea-ice freeze-up and break-up from the satellite record: A comparison of different approaches in the Chukchi and Beaufort Seas. Elementa: Science of the Anthropocene 4(124).</w:t>
      </w:r>
    </w:p>
    <w:p w14:paraId="3544DFC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ones, B. M., C. D. Arp, M. T. Jorgenson, K. M. Hinkel, J. A. Schmutz, and P. L. Flint. 2009. Increase in the rate and uniformity of coastline erosion in Arctic Alaska. Geophysical Research Letters 36(3):1–5.</w:t>
      </w:r>
    </w:p>
    <w:p w14:paraId="2E48EBB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3E87CE4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7B0265B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indegren, M., V. Dakos, J. P. Gröger, A. Gårdmark, G. Kornilovs, S. A. Otto, and C. Möllmann. 2012. Early detection of ecosystem regime shifts: A multiple method evaluation for management application. PLoS ONE 7(7).</w:t>
      </w:r>
    </w:p>
    <w:p w14:paraId="2605267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indenmayer, D. B., G. E. Likens, A. Andersen, D. Bowman, C. M. Bull, E. Burns, C. R. Dickman, A. A. Hoffmann, D. A. Keith, M. J. Liddell, A. J. Lowe, D. J. Metcalfe, S. R. Phinn, J. Russell-Smith, N. Thurgate, and G. M. Wardle. 2012. Value of long-term ecological studies. Austral Ecology 37(7):745–757.</w:t>
      </w:r>
    </w:p>
    <w:p w14:paraId="2EA0E51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Majewski, A. R., W. Walkusz, B. R. Lynn, S. Atchison, J. Eert, and J. D. Reist. 2016. Distribution and diet of demersal Arctic Cod, Boreogadus saida, in relation to habitat </w:t>
      </w:r>
      <w:r w:rsidRPr="00717344">
        <w:rPr>
          <w:rFonts w:cs="Times New Roman"/>
          <w:noProof/>
          <w:szCs w:val="24"/>
        </w:rPr>
        <w:lastRenderedPageBreak/>
        <w:t xml:space="preserve">characteristics in the Canadian Beaufort Sea. Polar Biology 39(6):1087–1098. </w:t>
      </w:r>
    </w:p>
    <w:p w14:paraId="6D82737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de March, B. G. E. 1989. Salinity tolerance of larval and juvenile broad whitefish (Coregonus nasus). Canadian Journal of Zoology 67:2392–2397.</w:t>
      </w:r>
    </w:p>
    <w:p w14:paraId="40952FB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cDowall, R. M. 1992. Particular problems for the conservation of diadromous fish. Aquatic Conservation: Marine and Freshwater Ecosystems 2(4):351–355.</w:t>
      </w:r>
    </w:p>
    <w:p w14:paraId="365561D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ecklenburg, C. W., T. A. Mecklenburg, and L. K. Thorsteinson. 2002. Fishes of Alaska. American Fisheries Society.</w:t>
      </w:r>
      <w:r>
        <w:rPr>
          <w:rFonts w:cs="Times New Roman"/>
          <w:noProof/>
          <w:szCs w:val="24"/>
        </w:rPr>
        <w:t xml:space="preserve"> Bethesda, Maryland.</w:t>
      </w:r>
    </w:p>
    <w:p w14:paraId="049667F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ecklenburg, C. W., P. R. Møller, and D. Steinke. 2011. Biodiversity of arctic marine fishes: Taxonomy and zoogeography. Marine Biodiversity 41(1):109–140.</w:t>
      </w:r>
    </w:p>
    <w:p w14:paraId="191E5A4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erlein, K. J., and C. Carothers. 2012. Total Environment of Change: Impacts of Climate Change and Social Transitions on Subsistence Fisheries in Northwest Alaska. Ecology and Society 17(1):10.</w:t>
      </w:r>
    </w:p>
    <w:p w14:paraId="3C7AF5F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naghan, P. 2008. Early growth conditions, phenotypic development and environmental change. Philosophical Transactions of the Royal Society B: Biological Sciences 363(1497):1635–1645.</w:t>
      </w:r>
    </w:p>
    <w:p w14:paraId="543AF53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ulton, L. L., B. Seavey, and J. Pausanna. 2010. History of an Under-Ice Subsistence Fishery for Arctic Cisco and Least Cisco in the Colville River, Alaska. Arctic 63(4):381–390.</w:t>
      </w:r>
    </w:p>
    <w:p w14:paraId="74DD71A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Norcross, B. L., S. W. Raborn, B. A. Holladay, B. J. Gallaway, S. T. Crawford, J. T. Priest, L. E. Edenfield, and R. Meyer. 2013. Northeastern Chukchi Sea demersal fishes and associated environmental characteristics, 2009-2010. Continental Shelf Research 67:77–95.</w:t>
      </w:r>
    </w:p>
    <w:p w14:paraId="6E5E027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NPFMC. 2009. Fishery Management Plan for Fish Resources of the Arctic Management Area.</w:t>
      </w:r>
    </w:p>
    <w:p w14:paraId="279241C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Oksanen, J., F. G. Blanchet, R. Kindt, P. Legendre, P. R. Minchin, R. B. O’hara, G. L. Simpson, P. Solymos, M. H. H. Stevens, H. Wagner, and M. J. Oksanen. 2018. Vegan: community ecology package.</w:t>
      </w:r>
      <w:r>
        <w:rPr>
          <w:rFonts w:cs="Times New Roman"/>
          <w:noProof/>
          <w:szCs w:val="24"/>
        </w:rPr>
        <w:t xml:space="preserve"> CRAN.</w:t>
      </w:r>
    </w:p>
    <w:p w14:paraId="30F1B34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auly, D. 1980. On the interrelationships between natural mortality, growth parameters, and mean environmental temperature in 175 fish stocks. ICES Journal of Marine Science 39(2):175–192.</w:t>
      </w:r>
    </w:p>
    <w:p w14:paraId="437771A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eterson, G., C. R. Allen, and C. S. Holling. 1998. Ecological Resilience, Biodiversity, and Scale. Ecosystems 1:6–18.</w:t>
      </w:r>
    </w:p>
    <w:p w14:paraId="5850CD3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Poos, M. S., and D. A. Jackson. 2012. Addressing the removal of rare species in multivariate bioassessments: The impact of methodological choices. Ecological Indicators 18:82–90. </w:t>
      </w:r>
    </w:p>
    <w:p w14:paraId="2EDEA3B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ower, G. 1997. A Review of Fish Ecology in Arctic North America. Pages 13–39</w:t>
      </w:r>
      <w:r>
        <w:rPr>
          <w:rFonts w:cs="Times New Roman"/>
          <w:noProof/>
          <w:szCs w:val="24"/>
        </w:rPr>
        <w:t xml:space="preserve"> </w:t>
      </w:r>
      <w:r w:rsidRPr="00717344">
        <w:rPr>
          <w:rFonts w:cs="Times New Roman"/>
          <w:i/>
          <w:iCs/>
          <w:noProof/>
          <w:szCs w:val="24"/>
        </w:rPr>
        <w:t>in</w:t>
      </w:r>
      <w:r w:rsidRPr="00717344">
        <w:rPr>
          <w:rFonts w:cs="Times New Roman"/>
          <w:noProof/>
          <w:szCs w:val="24"/>
        </w:rPr>
        <w:t xml:space="preserve"> J. B. </w:t>
      </w:r>
      <w:r w:rsidRPr="00717344">
        <w:rPr>
          <w:rFonts w:cs="Times New Roman"/>
          <w:noProof/>
          <w:szCs w:val="24"/>
        </w:rPr>
        <w:lastRenderedPageBreak/>
        <w:t>Reynolds, editor.Fish Ecology in Arctic North America. American Fisheries Society, Bethesda, M</w:t>
      </w:r>
      <w:r>
        <w:rPr>
          <w:rFonts w:cs="Times New Roman"/>
          <w:noProof/>
          <w:szCs w:val="24"/>
        </w:rPr>
        <w:t>arylan</w:t>
      </w:r>
      <w:r w:rsidRPr="00717344">
        <w:rPr>
          <w:rFonts w:cs="Times New Roman"/>
          <w:noProof/>
          <w:szCs w:val="24"/>
        </w:rPr>
        <w:t>d.</w:t>
      </w:r>
    </w:p>
    <w:p w14:paraId="2E3C1F7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Priest, J. T., D. G. Green, B. M. Fletcher, and T. M. Sutton. 2018. Beaufort Sea Nearshore Fish Monitoring Study: 2017 Annual Report. </w:t>
      </w:r>
      <w:r w:rsidRPr="00CC0539">
        <w:rPr>
          <w:rFonts w:cs="Times New Roman"/>
          <w:noProof/>
          <w:szCs w:val="24"/>
        </w:rPr>
        <w:t>University of Alaska Fairbanks, College of Fisheries and Ocean Sciences</w:t>
      </w:r>
      <w:r>
        <w:rPr>
          <w:rFonts w:cs="Times New Roman"/>
          <w:noProof/>
          <w:szCs w:val="24"/>
        </w:rPr>
        <w:t>.</w:t>
      </w:r>
      <w:r w:rsidRPr="00CC0539">
        <w:rPr>
          <w:rFonts w:cs="Times New Roman"/>
          <w:noProof/>
          <w:szCs w:val="24"/>
        </w:rPr>
        <w:t xml:space="preserve"> </w:t>
      </w:r>
      <w:r w:rsidRPr="00717344">
        <w:rPr>
          <w:rFonts w:cs="Times New Roman"/>
          <w:noProof/>
          <w:szCs w:val="24"/>
        </w:rPr>
        <w:t>Fairbanks, Alaska.</w:t>
      </w:r>
    </w:p>
    <w:p w14:paraId="538FEC99"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eist, J. D., F. J. Wrona, T. D. Prowse, M. Power, J. B. Dempson, R. J. Beamish, J. R. King, T. J. Carmichael, and C. D. Sawatzky. 2006. General effects of climate change on Arctic fishes and fish populations. Ambio 35(7):370–380.</w:t>
      </w:r>
    </w:p>
    <w:p w14:paraId="537497A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oss, B. D. 1988. Causeways in the Alaskan Beaufort Sea.</w:t>
      </w:r>
      <w:r>
        <w:rPr>
          <w:rFonts w:cs="Times New Roman"/>
          <w:noProof/>
          <w:szCs w:val="24"/>
        </w:rPr>
        <w:t xml:space="preserve"> </w:t>
      </w:r>
      <w:r w:rsidRPr="00CC0539">
        <w:rPr>
          <w:rFonts w:cs="Times New Roman"/>
          <w:noProof/>
          <w:szCs w:val="24"/>
        </w:rPr>
        <w:t>United States Environmental Protection Agency.</w:t>
      </w:r>
      <w:r>
        <w:rPr>
          <w:rFonts w:cs="Times New Roman"/>
          <w:noProof/>
          <w:szCs w:val="24"/>
        </w:rPr>
        <w:t xml:space="preserve"> Anchorage, Alaska.</w:t>
      </w:r>
    </w:p>
    <w:p w14:paraId="3AEAB4F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Roux, M. J., L. A. Harwood, X. Zhu, and P. Sparling. 2016. Early summer near-shore fish assemblage and environmental correlates in an Arctic estuary. Journal of Great Lakes Research 42(2):256–266. </w:t>
      </w:r>
    </w:p>
    <w:p w14:paraId="592E2726"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uggerone, G. T., M. Zimmermann, K. W. Myers, J. L. Nielsen, and D. E. Rogers. 2003. Competition between Asian pink salmon (Oncorhynchus gorbuscha) and Alaskan sockeye salmon (O-nerka) in the North Pacific Ocean. Fisheries Oceanography 12(3):209–219.</w:t>
      </w:r>
    </w:p>
    <w:p w14:paraId="5AA0C375"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Screen, J. A., and I. Simmonds. 2010. The central role of diminishing sea ice in recent Arctic temperature amplification. Nature 464(7293):1334–1337. </w:t>
      </w:r>
    </w:p>
    <w:p w14:paraId="6477337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eigle, J. C., and J. M. Gottschalk. 2013. Fall 2012 subsistence fishery monitoring on the Colville River.</w:t>
      </w:r>
      <w:r w:rsidRPr="00CC0539">
        <w:t xml:space="preserve"> </w:t>
      </w:r>
      <w:r w:rsidRPr="00CC0539">
        <w:rPr>
          <w:rFonts w:cs="Times New Roman"/>
          <w:noProof/>
          <w:szCs w:val="24"/>
        </w:rPr>
        <w:t>ABR, I</w:t>
      </w:r>
      <w:r>
        <w:rPr>
          <w:rFonts w:cs="Times New Roman"/>
          <w:noProof/>
          <w:szCs w:val="24"/>
        </w:rPr>
        <w:t>nc</w:t>
      </w:r>
      <w:r w:rsidRPr="00CC0539">
        <w:rPr>
          <w:rFonts w:cs="Times New Roman"/>
          <w:noProof/>
          <w:szCs w:val="24"/>
        </w:rPr>
        <w:t>.</w:t>
      </w:r>
      <w:r>
        <w:rPr>
          <w:rFonts w:cs="Times New Roman"/>
          <w:noProof/>
          <w:szCs w:val="24"/>
        </w:rPr>
        <w:t xml:space="preserve"> </w:t>
      </w:r>
      <w:r w:rsidRPr="00CC0539">
        <w:rPr>
          <w:rFonts w:cs="Times New Roman"/>
          <w:noProof/>
          <w:szCs w:val="24"/>
        </w:rPr>
        <w:t>–</w:t>
      </w:r>
      <w:r>
        <w:rPr>
          <w:rFonts w:cs="Times New Roman"/>
          <w:noProof/>
          <w:szCs w:val="24"/>
        </w:rPr>
        <w:t xml:space="preserve"> </w:t>
      </w:r>
      <w:r w:rsidRPr="00CC0539">
        <w:rPr>
          <w:rFonts w:cs="Times New Roman"/>
          <w:noProof/>
          <w:szCs w:val="24"/>
        </w:rPr>
        <w:t>Environmental Research &amp; Services</w:t>
      </w:r>
      <w:r>
        <w:rPr>
          <w:rFonts w:cs="Times New Roman"/>
          <w:noProof/>
          <w:szCs w:val="24"/>
        </w:rPr>
        <w:t>. Fairbanks, Alaska.</w:t>
      </w:r>
    </w:p>
    <w:p w14:paraId="4BFF80BA"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heaves, M., R. Baker, I. Nagelkerken, and R. M. Connolly. 2014. True Value of Estuarine and Coastal Nurseries for Fish: Incorporating Complexity and Dynamics. Estuaries and Coasts 38(2):401–414.</w:t>
      </w:r>
    </w:p>
    <w:p w14:paraId="23FA477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hurin, J. B., and E. G. Allen. 2001. Effects of Competition, Predation, and Dispersal on Species Richness at Local and Regional Scales. The American Naturalist 158(6):624–637.</w:t>
      </w:r>
    </w:p>
    <w:p w14:paraId="5395AA8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NAP. 2012. Predicting Future Potential Climate-Biomes for the Yukon, Northwest Territories, and Alaska.</w:t>
      </w:r>
      <w:r>
        <w:rPr>
          <w:rFonts w:cs="Times New Roman"/>
          <w:noProof/>
          <w:szCs w:val="24"/>
        </w:rPr>
        <w:t xml:space="preserve"> </w:t>
      </w:r>
      <w:r w:rsidRPr="00CC0539">
        <w:rPr>
          <w:rFonts w:cs="Times New Roman"/>
          <w:noProof/>
          <w:szCs w:val="24"/>
        </w:rPr>
        <w:t>Scenarios Network for Arctic Planning and the EWHALE lab, University of Alaska Fairbanks</w:t>
      </w:r>
      <w:r>
        <w:rPr>
          <w:rFonts w:cs="Times New Roman"/>
          <w:noProof/>
          <w:szCs w:val="24"/>
        </w:rPr>
        <w:t>. Fairbanks, Alaska.</w:t>
      </w:r>
    </w:p>
    <w:p w14:paraId="2FBAE8C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trayer, D., J. S. Glitezenstein, C. G. Jones, J. Kolasa, G. E. Likens, M. J. McDonnell, G. G. Parker, and S. T. A. Pickett. 1986. Long-Term Ecological Studies: An Illustrated Account Of their Design, Operation, and Importance To Ecology.</w:t>
      </w:r>
    </w:p>
    <w:p w14:paraId="308048C6"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treever, B., S. W. Raborn, K. H. Kim, A. D. Hawkins, and A. N. Popper. 2016. Changes in fish catch rates in the presence of air gun sounds in Prudhoe Bay, Alaska. Arctic 69(4):346–358.</w:t>
      </w:r>
    </w:p>
    <w:p w14:paraId="447495C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lastRenderedPageBreak/>
        <w:t>Stroeve, J. C., T. Markus, L. Boisvert, J. Miller, and A. Barret. 2014. Changes in Arctic melt season and implications for sea ice loss. Geophysical Research Letters 41(4):1216–1225.</w:t>
      </w:r>
    </w:p>
    <w:p w14:paraId="47A3599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Thorsteinson, L. K., and M. S. Love. 2016. Alaska Arctic Marine Fish Ecology Catalog.</w:t>
      </w:r>
      <w:r>
        <w:rPr>
          <w:rFonts w:cs="Times New Roman"/>
          <w:noProof/>
          <w:szCs w:val="24"/>
        </w:rPr>
        <w:t xml:space="preserve"> </w:t>
      </w:r>
      <w:r w:rsidRPr="00632D26">
        <w:rPr>
          <w:rFonts w:cs="Times New Roman"/>
          <w:noProof/>
          <w:szCs w:val="24"/>
        </w:rPr>
        <w:t>U.S. Geological Survey Scientific Investigations Report 2016-5038 (OCS Study, BOEM 2016-048)</w:t>
      </w:r>
      <w:r>
        <w:rPr>
          <w:rFonts w:cs="Times New Roman"/>
          <w:noProof/>
          <w:szCs w:val="24"/>
        </w:rPr>
        <w:t>, 768 p.</w:t>
      </w:r>
    </w:p>
    <w:p w14:paraId="60B21089"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USGS. 2018a. USGS National Water Information System - Colville River at Umiat, AK. https://waterdata.usgs.gov/ak/nwis/uv/?site_no=15875000&amp;PARAmeter_cd=00065,00060.</w:t>
      </w:r>
    </w:p>
    <w:p w14:paraId="2A31479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USGS. 2018b. USGS National Water Information System - Sagavanirktok River near Pump Station 3, Alaska. https://waterdata.usgs.gov/ak/nwis/uv?site_no=15908000.</w:t>
      </w:r>
    </w:p>
    <w:p w14:paraId="3F93397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are, D. M., and R. E. Thomson. 2005. Ecology: Bottom-up ecosystem trophic dynamics determine fish production in the northeast pacific. Science 308(5726):1280–1284.</w:t>
      </w:r>
    </w:p>
    <w:p w14:paraId="0E0FDE5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arwick, R. M., and K. R. Clarke. 1993. Increased variability as a symptom of stress in marine communities. Journal of Experimental Marine Biology and Ecology 172(1–2):215–226.</w:t>
      </w:r>
    </w:p>
    <w:p w14:paraId="11D0DF1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endler, G., M. Shulski, and B. Moore. 2010. Changes in the climate of the Alaskan North Slope and the ice concentration of the adjacent Beaufort Sea. Theoretical and Applied Climatology 99:67–74.</w:t>
      </w:r>
    </w:p>
    <w:p w14:paraId="150A122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erner, E. E., and J. F. Gilliam. 1984. The Ontogenetic Niche and Species Interactions in Size-Structured Populations. Annual Review of Ecology and Systematics 15:393–425.</w:t>
      </w:r>
    </w:p>
    <w:p w14:paraId="3E68060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Yang, D., X. Shi, and P. Marsh. 2015. Variability and extreme of Mackenzie River daily discharge during 1973-2011. Quaternary International 380–381:159–168. </w:t>
      </w:r>
    </w:p>
    <w:p w14:paraId="37BB8DB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Young, D., T. Benaglia, D. Chauveau, D. Hunter, R. Elmore, T. Hettmansperger, H. Thomas, and F. Xuan. 2017. R Package mixtools - Tools for Analyzing Finite Mixture Models. CRAN.</w:t>
      </w:r>
    </w:p>
    <w:p w14:paraId="31394DA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Zeileis, A., F. Leisch, K. Hornik, C. Kleiber, B. Hansen, and E. C. Merkle. 2015. R package strucchange</w:t>
      </w:r>
      <w:r>
        <w:rPr>
          <w:rFonts w:cs="Times New Roman"/>
          <w:noProof/>
          <w:szCs w:val="24"/>
        </w:rPr>
        <w:t xml:space="preserve"> - </w:t>
      </w:r>
      <w:r w:rsidRPr="00CC0539">
        <w:rPr>
          <w:rFonts w:cs="Times New Roman"/>
          <w:noProof/>
          <w:szCs w:val="24"/>
        </w:rPr>
        <w:t>Testing, Monitoring, and Dating Structural Changes</w:t>
      </w:r>
      <w:r>
        <w:rPr>
          <w:rFonts w:cs="Times New Roman"/>
          <w:noProof/>
          <w:szCs w:val="24"/>
        </w:rPr>
        <w:t xml:space="preserve"> </w:t>
      </w:r>
      <w:r w:rsidRPr="00CC0539">
        <w:rPr>
          <w:rFonts w:cs="Times New Roman"/>
          <w:noProof/>
          <w:szCs w:val="24"/>
        </w:rPr>
        <w:t>Description</w:t>
      </w:r>
      <w:r w:rsidRPr="00717344">
        <w:rPr>
          <w:rFonts w:cs="Times New Roman"/>
          <w:noProof/>
          <w:szCs w:val="24"/>
        </w:rPr>
        <w:t>.</w:t>
      </w:r>
      <w:r>
        <w:rPr>
          <w:rFonts w:cs="Times New Roman"/>
          <w:noProof/>
          <w:szCs w:val="24"/>
        </w:rPr>
        <w:t xml:space="preserve"> Version 1.5-1. CRAN.</w:t>
      </w:r>
    </w:p>
    <w:p w14:paraId="7E659A4B" w14:textId="77777777" w:rsidR="00B448CE" w:rsidRPr="00717344" w:rsidRDefault="00B448CE" w:rsidP="00B448CE">
      <w:pPr>
        <w:widowControl w:val="0"/>
        <w:autoSpaceDE w:val="0"/>
        <w:autoSpaceDN w:val="0"/>
        <w:adjustRightInd w:val="0"/>
        <w:spacing w:line="240" w:lineRule="auto"/>
        <w:ind w:left="480" w:hanging="480"/>
        <w:rPr>
          <w:rFonts w:cs="Times New Roman"/>
          <w:noProof/>
        </w:rPr>
      </w:pPr>
      <w:r w:rsidRPr="00717344">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2D1DE6">
          <w:pgSz w:w="12240" w:h="15840"/>
          <w:pgMar w:top="1440" w:right="1440" w:bottom="1440" w:left="1440" w:header="720" w:footer="720" w:gutter="0"/>
          <w:cols w:space="720"/>
          <w:docGrid w:linePitch="360"/>
        </w:sectPr>
      </w:pPr>
      <w:r>
        <w:fldChar w:fldCharType="end"/>
      </w:r>
    </w:p>
    <w:p w14:paraId="334C96B2" w14:textId="77777777" w:rsidR="008345A9" w:rsidRDefault="008345A9"/>
    <w:sectPr w:rsidR="008345A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1-15T17:28:00Z" w:initials="JP">
    <w:p w14:paraId="09817986" w14:textId="77777777" w:rsidR="001C62B9" w:rsidRDefault="001C62B9">
      <w:pPr>
        <w:pStyle w:val="CommentText"/>
      </w:pPr>
      <w:r>
        <w:rPr>
          <w:rStyle w:val="CommentReference"/>
        </w:rPr>
        <w:annotationRef/>
      </w:r>
      <w:r>
        <w:t>Check which of these state high lipid content</w:t>
      </w:r>
    </w:p>
  </w:comment>
  <w:comment w:id="2" w:author="Justin Priest" w:date="2018-04-03T21:48:00Z" w:initials="JP">
    <w:p w14:paraId="3C3F53AA" w14:textId="5DC4018C" w:rsidR="004C4E6F" w:rsidRDefault="004C4E6F" w:rsidP="004C4E6F">
      <w:pPr>
        <w:pStyle w:val="Default"/>
      </w:pPr>
      <w:r>
        <w:rPr>
          <w:rStyle w:val="CommentReference"/>
        </w:rPr>
        <w:annotationRef/>
      </w:r>
      <w:r w:rsidR="00963A2F">
        <w:rPr>
          <w:rStyle w:val="CommentReference"/>
        </w:rPr>
        <w:t>Check if this is still true</w:t>
      </w:r>
    </w:p>
  </w:comment>
  <w:comment w:id="4" w:author="Justin Priest" w:date="2018-04-03T22:58:00Z" w:initials="JP">
    <w:p w14:paraId="64796A43" w14:textId="77777777" w:rsidR="004C4E6F" w:rsidRDefault="004C4E6F" w:rsidP="004C4E6F">
      <w:pPr>
        <w:pStyle w:val="CommentText"/>
      </w:pPr>
      <w:r>
        <w:rPr>
          <w:rStyle w:val="CommentReference"/>
        </w:rPr>
        <w:annotationRef/>
      </w:r>
      <w:r>
        <w:t>How far upriver?</w:t>
      </w:r>
    </w:p>
  </w:comment>
  <w:comment w:id="5" w:author="Justin Priest" w:date="2018-04-03T23:00:00Z" w:initials="JP">
    <w:p w14:paraId="7DF6E33A" w14:textId="77777777" w:rsidR="000E3DCB" w:rsidRDefault="000E3DCB" w:rsidP="000E3DCB">
      <w:pPr>
        <w:pStyle w:val="CommentText"/>
      </w:pPr>
      <w:r>
        <w:rPr>
          <w:rStyle w:val="CommentReference"/>
        </w:rPr>
        <w:annotationRef/>
      </w:r>
      <w:r>
        <w:t>TS: W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817986" w15:done="0"/>
  <w15:commentEx w15:paraId="3C3F53AA" w15:done="0"/>
  <w15:commentEx w15:paraId="64796A43" w15:done="0"/>
  <w15:commentEx w15:paraId="7DF6E3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817986" w16cid:durableId="1FE896D5"/>
  <w16cid:commentId w16cid:paraId="3C3F53AA" w16cid:durableId="1E6E7522"/>
  <w16cid:commentId w16cid:paraId="64796A43" w16cid:durableId="1E6E85AF"/>
  <w16cid:commentId w16cid:paraId="7DF6E33A" w16cid:durableId="1E6E85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13212" w14:textId="77777777" w:rsidR="00B141A2" w:rsidRDefault="00B141A2">
      <w:pPr>
        <w:spacing w:after="0" w:line="240" w:lineRule="auto"/>
      </w:pPr>
      <w:r>
        <w:separator/>
      </w:r>
    </w:p>
  </w:endnote>
  <w:endnote w:type="continuationSeparator" w:id="0">
    <w:p w14:paraId="757ED148" w14:textId="77777777" w:rsidR="00B141A2" w:rsidRDefault="00B141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E95BA5" w:rsidRPr="00632D26" w:rsidRDefault="00B448CE">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E95BA5" w:rsidRPr="004F14B7" w:rsidRDefault="00B141A2">
    <w:pPr>
      <w:pStyle w:val="Footer"/>
      <w:rPr>
        <w:rFonts w:cs="Times New Roman"/>
      </w:rPr>
    </w:pPr>
  </w:p>
  <w:p w14:paraId="2A8D51CD" w14:textId="77777777" w:rsidR="00E95BA5" w:rsidRDefault="00B141A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7C5F88" w14:textId="77777777" w:rsidR="00B141A2" w:rsidRDefault="00B141A2">
      <w:pPr>
        <w:spacing w:after="0" w:line="240" w:lineRule="auto"/>
      </w:pPr>
      <w:r>
        <w:separator/>
      </w:r>
    </w:p>
  </w:footnote>
  <w:footnote w:type="continuationSeparator" w:id="0">
    <w:p w14:paraId="3A72828E" w14:textId="77777777" w:rsidR="00B141A2" w:rsidRDefault="00B141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41BF2"/>
    <w:rsid w:val="00092FE7"/>
    <w:rsid w:val="000E3DCB"/>
    <w:rsid w:val="00110D0A"/>
    <w:rsid w:val="00197406"/>
    <w:rsid w:val="001C62B9"/>
    <w:rsid w:val="001C7784"/>
    <w:rsid w:val="001F795C"/>
    <w:rsid w:val="002131E9"/>
    <w:rsid w:val="002630D5"/>
    <w:rsid w:val="00266D3A"/>
    <w:rsid w:val="00332602"/>
    <w:rsid w:val="00387E13"/>
    <w:rsid w:val="003C405E"/>
    <w:rsid w:val="003C4BD0"/>
    <w:rsid w:val="003C5B28"/>
    <w:rsid w:val="003F110C"/>
    <w:rsid w:val="004B0AAB"/>
    <w:rsid w:val="004C4E6F"/>
    <w:rsid w:val="00577F81"/>
    <w:rsid w:val="00582180"/>
    <w:rsid w:val="005939DE"/>
    <w:rsid w:val="00596D67"/>
    <w:rsid w:val="005A595E"/>
    <w:rsid w:val="005D2A50"/>
    <w:rsid w:val="00604DCF"/>
    <w:rsid w:val="006C21CC"/>
    <w:rsid w:val="00726DB4"/>
    <w:rsid w:val="007F5133"/>
    <w:rsid w:val="00817081"/>
    <w:rsid w:val="008345A9"/>
    <w:rsid w:val="008D1E16"/>
    <w:rsid w:val="00917C48"/>
    <w:rsid w:val="00963A2F"/>
    <w:rsid w:val="009A6E95"/>
    <w:rsid w:val="00AA5175"/>
    <w:rsid w:val="00AC366B"/>
    <w:rsid w:val="00B141A2"/>
    <w:rsid w:val="00B448CE"/>
    <w:rsid w:val="00BA77A7"/>
    <w:rsid w:val="00C15203"/>
    <w:rsid w:val="00C15699"/>
    <w:rsid w:val="00C4390B"/>
    <w:rsid w:val="00C6526E"/>
    <w:rsid w:val="00C8029F"/>
    <w:rsid w:val="00C93F56"/>
    <w:rsid w:val="00CF72BA"/>
    <w:rsid w:val="00E4672C"/>
    <w:rsid w:val="00E65814"/>
    <w:rsid w:val="00E6685C"/>
    <w:rsid w:val="00ED1439"/>
    <w:rsid w:val="00EE44D0"/>
    <w:rsid w:val="00F04080"/>
    <w:rsid w:val="00F3264E"/>
    <w:rsid w:val="00F54BFD"/>
    <w:rsid w:val="00F64B18"/>
    <w:rsid w:val="00F858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9</TotalTime>
  <Pages>19</Pages>
  <Words>25481</Words>
  <Characters>145248</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17</cp:revision>
  <dcterms:created xsi:type="dcterms:W3CDTF">2018-12-06T01:50:00Z</dcterms:created>
  <dcterms:modified xsi:type="dcterms:W3CDTF">2019-01-17T01:56:00Z</dcterms:modified>
</cp:coreProperties>
</file>